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69D13B" w14:textId="01449B69" w:rsidR="003F505E" w:rsidRPr="003F505E" w:rsidRDefault="003F505E" w:rsidP="003F505E">
      <w:pPr>
        <w:pStyle w:val="Caption"/>
        <w:keepNext/>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S2</w:t>
      </w:r>
      <w:r w:rsidRPr="00DD1665">
        <w:rPr>
          <w:rFonts w:ascii="Times New Roman" w:hAnsi="Times New Roman" w:cs="Times New Roman"/>
          <w:b/>
          <w:i w:val="0"/>
          <w:color w:val="000000" w:themeColor="text1"/>
          <w:sz w:val="24"/>
          <w:szCs w:val="24"/>
        </w:rPr>
        <w:t xml:space="preserve"> Table. </w:t>
      </w:r>
      <w:r w:rsidR="00761BBD">
        <w:rPr>
          <w:rFonts w:ascii="Times New Roman" w:hAnsi="Times New Roman" w:cs="Times New Roman"/>
          <w:i w:val="0"/>
          <w:color w:val="000000" w:themeColor="text1"/>
          <w:sz w:val="24"/>
          <w:szCs w:val="24"/>
        </w:rPr>
        <w:t xml:space="preserve">Gene function and </w:t>
      </w:r>
      <w:r>
        <w:rPr>
          <w:rFonts w:ascii="Times New Roman" w:hAnsi="Times New Roman" w:cs="Times New Roman"/>
          <w:i w:val="0"/>
          <w:color w:val="000000" w:themeColor="text1"/>
          <w:sz w:val="24"/>
          <w:szCs w:val="24"/>
        </w:rPr>
        <w:t xml:space="preserve">clinical phenotypes associated </w:t>
      </w:r>
      <w:r w:rsidR="00761BBD">
        <w:rPr>
          <w:rFonts w:ascii="Times New Roman" w:hAnsi="Times New Roman" w:cs="Times New Roman"/>
          <w:i w:val="0"/>
          <w:color w:val="000000" w:themeColor="text1"/>
          <w:sz w:val="24"/>
          <w:szCs w:val="24"/>
        </w:rPr>
        <w:t>with the 18</w:t>
      </w:r>
      <w:r>
        <w:rPr>
          <w:rFonts w:ascii="Times New Roman" w:hAnsi="Times New Roman" w:cs="Times New Roman"/>
          <w:i w:val="0"/>
          <w:color w:val="000000" w:themeColor="text1"/>
          <w:sz w:val="24"/>
          <w:szCs w:val="24"/>
        </w:rPr>
        <w:t xml:space="preserve"> protein-coding genes with </w:t>
      </w:r>
      <w:r w:rsidR="00761BBD">
        <w:rPr>
          <w:rFonts w:ascii="Times New Roman" w:hAnsi="Times New Roman" w:cs="Times New Roman"/>
          <w:i w:val="0"/>
          <w:color w:val="000000" w:themeColor="text1"/>
          <w:sz w:val="24"/>
          <w:szCs w:val="24"/>
        </w:rPr>
        <w:t xml:space="preserve">more than one read &gt; 5 RPKM but with overall average gene expression &lt;5. Developmental time period when RPKM &gt;5 also shown. </w:t>
      </w:r>
      <w:r w:rsidR="007D708F">
        <w:rPr>
          <w:rFonts w:ascii="Times New Roman" w:hAnsi="Times New Roman" w:cs="Times New Roman"/>
          <w:i w:val="0"/>
          <w:color w:val="000000" w:themeColor="text1"/>
          <w:sz w:val="24"/>
          <w:szCs w:val="24"/>
        </w:rPr>
        <w:t>(</w:t>
      </w:r>
      <w:r w:rsidR="007D708F" w:rsidRPr="0033007E">
        <w:rPr>
          <w:rFonts w:ascii="Times New Roman" w:hAnsi="Times New Roman" w:cs="Times New Roman"/>
          <w:i w:val="0"/>
          <w:color w:val="000000" w:themeColor="text1"/>
          <w:sz w:val="24"/>
          <w:szCs w:val="24"/>
        </w:rPr>
        <w:t>1: 16 pcw – 17 pcw, 2: 19 pcw – 24 pcw, 3: 4 mos – 1 yr, 4: 2 yrs – 4 yrs, 5:8 yrs – 13 yrs, 6: 15 yrs – 21 yrs, 7: 23 yrs – 40 yrs).</w:t>
      </w:r>
      <w:r w:rsidR="00147A1F">
        <w:rPr>
          <w:rFonts w:ascii="Times New Roman" w:hAnsi="Times New Roman" w:cs="Times New Roman"/>
          <w:i w:val="0"/>
          <w:color w:val="000000" w:themeColor="text1"/>
          <w:sz w:val="24"/>
          <w:szCs w:val="24"/>
        </w:rPr>
        <w:t xml:space="preserve"> (</w:t>
      </w:r>
      <w:r w:rsidR="00147A1F" w:rsidRPr="007A5CA3">
        <w:rPr>
          <w:rFonts w:ascii="Times New Roman" w:hAnsi="Times New Roman" w:cs="Times New Roman"/>
          <w:i w:val="0"/>
          <w:color w:val="000000" w:themeColor="text1"/>
          <w:sz w:val="24"/>
          <w:szCs w:val="24"/>
        </w:rPr>
        <w:t>pcw = post-conception weeks, mos = months, yrs = years</w:t>
      </w:r>
      <w:r w:rsidR="00147A1F">
        <w:rPr>
          <w:rFonts w:ascii="Times New Roman" w:hAnsi="Times New Roman" w:cs="Times New Roman"/>
          <w:i w:val="0"/>
          <w:color w:val="000000" w:themeColor="text1"/>
          <w:sz w:val="24"/>
          <w:szCs w:val="24"/>
        </w:rPr>
        <w:t>)</w:t>
      </w:r>
      <w:bookmarkStart w:id="0" w:name="_GoBack"/>
      <w:bookmarkEnd w:id="0"/>
      <w:r w:rsidR="00147A1F" w:rsidRPr="007A5CA3">
        <w:rPr>
          <w:rFonts w:ascii="Times New Roman" w:hAnsi="Times New Roman" w:cs="Times New Roman"/>
          <w:i w:val="0"/>
          <w:color w:val="000000" w:themeColor="text1"/>
          <w:sz w:val="24"/>
          <w:szCs w:val="24"/>
        </w:rPr>
        <w:t>.</w:t>
      </w:r>
    </w:p>
    <w:tbl>
      <w:tblPr>
        <w:tblStyle w:val="TableGrid"/>
        <w:tblpPr w:leftFromText="180" w:rightFromText="180" w:vertAnchor="text" w:tblpY="1"/>
        <w:tblOverlap w:val="never"/>
        <w:tblW w:w="9351" w:type="dxa"/>
        <w:tblLayout w:type="fixed"/>
        <w:tblLook w:val="04A0" w:firstRow="1" w:lastRow="0" w:firstColumn="1" w:lastColumn="0" w:noHBand="0" w:noVBand="1"/>
      </w:tblPr>
      <w:tblGrid>
        <w:gridCol w:w="895"/>
        <w:gridCol w:w="900"/>
        <w:gridCol w:w="1440"/>
        <w:gridCol w:w="1261"/>
        <w:gridCol w:w="1530"/>
        <w:gridCol w:w="1439"/>
        <w:gridCol w:w="1386"/>
        <w:gridCol w:w="500"/>
      </w:tblGrid>
      <w:tr w:rsidR="003F505E" w:rsidRPr="00ED6EB6" w14:paraId="52F32AB7" w14:textId="77777777" w:rsidTr="003F505E">
        <w:tc>
          <w:tcPr>
            <w:tcW w:w="895" w:type="dxa"/>
          </w:tcPr>
          <w:p w14:paraId="3ADFE36B" w14:textId="77777777" w:rsidR="000671F1" w:rsidRPr="00ED6EB6" w:rsidRDefault="000671F1" w:rsidP="003F505E">
            <w:pPr>
              <w:pStyle w:val="Caption"/>
              <w:keepNext/>
              <w:rPr>
                <w:rFonts w:ascii="Times New Roman" w:eastAsia="Times New Roman" w:hAnsi="Times New Roman" w:cs="Times New Roman"/>
                <w:b/>
                <w:bCs/>
                <w:i w:val="0"/>
                <w:color w:val="000000"/>
              </w:rPr>
            </w:pPr>
            <w:r w:rsidRPr="00ED6EB6">
              <w:rPr>
                <w:rFonts w:ascii="Times New Roman" w:eastAsia="Times New Roman" w:hAnsi="Times New Roman" w:cs="Times New Roman"/>
                <w:b/>
                <w:bCs/>
                <w:i w:val="0"/>
                <w:color w:val="000000"/>
              </w:rPr>
              <w:t xml:space="preserve">gene symbol </w:t>
            </w:r>
          </w:p>
        </w:tc>
        <w:tc>
          <w:tcPr>
            <w:tcW w:w="900" w:type="dxa"/>
          </w:tcPr>
          <w:p w14:paraId="3A244CAC" w14:textId="046BB467" w:rsidR="000671F1" w:rsidRPr="00ED6EB6" w:rsidRDefault="000671F1" w:rsidP="003207E6">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OMIM number</w:t>
            </w:r>
            <w:r w:rsidR="003207E6">
              <w:rPr>
                <w:rFonts w:ascii="Times New Roman" w:eastAsia="Times New Roman" w:hAnsi="Times New Roman" w:cs="Times New Roman"/>
                <w:b/>
                <w:bCs/>
                <w:i w:val="0"/>
                <w:color w:val="000000"/>
              </w:rPr>
              <w:t xml:space="preserve"> </w:t>
            </w:r>
            <w:r w:rsidR="003207E6">
              <w:rPr>
                <w:rFonts w:ascii="Times New Roman" w:eastAsia="Times New Roman" w:hAnsi="Times New Roman" w:cs="Times New Roman"/>
                <w:b/>
                <w:bCs/>
                <w:i w:val="0"/>
                <w:color w:val="000000"/>
              </w:rPr>
              <w:fldChar w:fldCharType="begin"/>
            </w:r>
            <w:r w:rsidR="003207E6">
              <w:rPr>
                <w:rFonts w:ascii="Times New Roman" w:eastAsia="Times New Roman" w:hAnsi="Times New Roman" w:cs="Times New Roman"/>
                <w:b/>
                <w:bCs/>
                <w:i w:val="0"/>
                <w:color w:val="000000"/>
              </w:rPr>
              <w:instrText xml:space="preserve"> ADDIN EN.CITE &lt;EndNote&gt;&lt;Cite&gt;&lt;RecNum&gt;131&lt;/RecNum&gt;&lt;DisplayText&gt;[1]&lt;/DisplayText&gt;&lt;record&gt;&lt;rec-number&gt;131&lt;/rec-number&gt;&lt;foreign-keys&gt;&lt;key app="EN" db-id="vfvvdfpwu22xxge2ef5pee2cp52wrp095tdt" timestamp="1551887532"&gt;131&lt;/key&gt;&lt;/foreign-keys&gt;&lt;ref-type name="Web Page"&gt;12&lt;/ref-type&gt;&lt;contributors&gt;&lt;/contributors&gt;&lt;titles&gt;&lt;title&gt;Online Mendelian Inheritance in Man, OMIM&lt;/title&gt;&lt;/titles&gt;&lt;volume&gt;2018&lt;/volume&gt;&lt;dates&gt;&lt;/dates&gt;&lt;publisher&gt;McKusick-Nathans Institute of Genetic Medicine, Johns Hopkins University (Baltimore, MD)&lt;/publisher&gt;&lt;urls&gt;&lt;related-urls&gt;&lt;url&gt;https://omim.org/&lt;/url&gt;&lt;/related-urls&gt;&lt;/urls&gt;&lt;/record&gt;&lt;/Cite&gt;&lt;/EndNote&gt;</w:instrText>
            </w:r>
            <w:r w:rsidR="003207E6">
              <w:rPr>
                <w:rFonts w:ascii="Times New Roman" w:eastAsia="Times New Roman" w:hAnsi="Times New Roman" w:cs="Times New Roman"/>
                <w:b/>
                <w:bCs/>
                <w:i w:val="0"/>
                <w:color w:val="000000"/>
              </w:rPr>
              <w:fldChar w:fldCharType="separate"/>
            </w:r>
            <w:r w:rsidR="003207E6">
              <w:rPr>
                <w:rFonts w:ascii="Times New Roman" w:eastAsia="Times New Roman" w:hAnsi="Times New Roman" w:cs="Times New Roman"/>
                <w:b/>
                <w:bCs/>
                <w:i w:val="0"/>
                <w:noProof/>
                <w:color w:val="000000"/>
              </w:rPr>
              <w:t>[1]</w:t>
            </w:r>
            <w:r w:rsidR="003207E6">
              <w:rPr>
                <w:rFonts w:ascii="Times New Roman" w:eastAsia="Times New Roman" w:hAnsi="Times New Roman" w:cs="Times New Roman"/>
                <w:b/>
                <w:bCs/>
                <w:i w:val="0"/>
                <w:color w:val="000000"/>
              </w:rPr>
              <w:fldChar w:fldCharType="end"/>
            </w:r>
          </w:p>
        </w:tc>
        <w:tc>
          <w:tcPr>
            <w:tcW w:w="1440" w:type="dxa"/>
          </w:tcPr>
          <w:p w14:paraId="1D9E434B" w14:textId="77777777"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hAnsi="Times New Roman" w:cs="Times New Roman"/>
                <w:b/>
                <w:i w:val="0"/>
                <w:color w:val="000000" w:themeColor="text1"/>
              </w:rPr>
              <w:t xml:space="preserve">Developmental time period when RPKM &gt;5 </w:t>
            </w:r>
          </w:p>
        </w:tc>
        <w:tc>
          <w:tcPr>
            <w:tcW w:w="1261" w:type="dxa"/>
          </w:tcPr>
          <w:p w14:paraId="5B8861CC" w14:textId="77777777"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 xml:space="preserve"> Function of protein product </w:t>
            </w:r>
          </w:p>
        </w:tc>
        <w:tc>
          <w:tcPr>
            <w:tcW w:w="1530" w:type="dxa"/>
          </w:tcPr>
          <w:p w14:paraId="1A1CA8E0" w14:textId="77777777"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associated disease</w:t>
            </w:r>
          </w:p>
        </w:tc>
        <w:tc>
          <w:tcPr>
            <w:tcW w:w="1439" w:type="dxa"/>
          </w:tcPr>
          <w:p w14:paraId="58876414" w14:textId="77777777"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 xml:space="preserve">Associated neurologic phenotype </w:t>
            </w:r>
          </w:p>
        </w:tc>
        <w:tc>
          <w:tcPr>
            <w:tcW w:w="1386" w:type="dxa"/>
          </w:tcPr>
          <w:p w14:paraId="5D1730C6" w14:textId="77777777"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 xml:space="preserve">Other associated phenotype </w:t>
            </w:r>
          </w:p>
        </w:tc>
        <w:tc>
          <w:tcPr>
            <w:tcW w:w="500" w:type="dxa"/>
          </w:tcPr>
          <w:p w14:paraId="5DB71024" w14:textId="22B49461" w:rsidR="000671F1" w:rsidRPr="00ED6EB6" w:rsidRDefault="000671F1" w:rsidP="003F505E">
            <w:pPr>
              <w:pStyle w:val="Caption"/>
              <w:keepNext/>
              <w:rPr>
                <w:rFonts w:ascii="Times New Roman" w:hAnsi="Times New Roman" w:cs="Times New Roman"/>
                <w:b/>
                <w:i w:val="0"/>
                <w:color w:val="000000" w:themeColor="text1"/>
              </w:rPr>
            </w:pPr>
            <w:r w:rsidRPr="00ED6EB6">
              <w:rPr>
                <w:rFonts w:ascii="Times New Roman" w:eastAsia="Times New Roman" w:hAnsi="Times New Roman" w:cs="Times New Roman"/>
                <w:b/>
                <w:bCs/>
                <w:i w:val="0"/>
                <w:color w:val="000000"/>
              </w:rPr>
              <w:t>Ref</w:t>
            </w:r>
          </w:p>
        </w:tc>
      </w:tr>
      <w:tr w:rsidR="003F505E" w:rsidRPr="00ED6EB6" w14:paraId="6D919412" w14:textId="77777777" w:rsidTr="003F505E">
        <w:trPr>
          <w:trHeight w:val="233"/>
        </w:trPr>
        <w:tc>
          <w:tcPr>
            <w:tcW w:w="895" w:type="dxa"/>
          </w:tcPr>
          <w:p w14:paraId="55BA8F10" w14:textId="77777777" w:rsidR="000671F1" w:rsidRPr="00241033" w:rsidRDefault="000671F1"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PNPLA3</w:t>
            </w:r>
          </w:p>
        </w:tc>
        <w:tc>
          <w:tcPr>
            <w:tcW w:w="900" w:type="dxa"/>
          </w:tcPr>
          <w:p w14:paraId="710F37D2" w14:textId="5CF68AA1" w:rsidR="000671F1" w:rsidRPr="00ED6EB6" w:rsidRDefault="007C1C2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9567</w:t>
            </w:r>
          </w:p>
        </w:tc>
        <w:tc>
          <w:tcPr>
            <w:tcW w:w="1440" w:type="dxa"/>
          </w:tcPr>
          <w:p w14:paraId="6FDD596A" w14:textId="77777777" w:rsidR="000671F1" w:rsidRPr="00ED6EB6" w:rsidRDefault="000671F1" w:rsidP="003F505E">
            <w:pPr>
              <w:pStyle w:val="Caption"/>
              <w:keepNext/>
              <w:rPr>
                <w:rFonts w:ascii="Times New Roman" w:hAnsi="Times New Roman" w:cs="Times New Roman"/>
                <w:i w:val="0"/>
                <w:color w:val="000000" w:themeColor="text1"/>
              </w:rPr>
            </w:pPr>
            <w:r w:rsidRPr="00ED6EB6">
              <w:rPr>
                <w:rFonts w:ascii="Times New Roman" w:hAnsi="Times New Roman" w:cs="Times New Roman"/>
                <w:i w:val="0"/>
                <w:color w:val="000000" w:themeColor="text1"/>
              </w:rPr>
              <w:t>1</w:t>
            </w:r>
          </w:p>
        </w:tc>
        <w:tc>
          <w:tcPr>
            <w:tcW w:w="1261" w:type="dxa"/>
          </w:tcPr>
          <w:p w14:paraId="19BC2787" w14:textId="20A62D43" w:rsidR="000671F1" w:rsidRPr="00ED6EB6" w:rsidRDefault="0066091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530" w:type="dxa"/>
          </w:tcPr>
          <w:p w14:paraId="62452ECC" w14:textId="314A663D" w:rsidR="000671F1" w:rsidRPr="00ED6EB6" w:rsidRDefault="0066091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Variants associated with non-alcoholic fatty liver disease and alcoholic cirrhosis </w:t>
            </w:r>
          </w:p>
        </w:tc>
        <w:tc>
          <w:tcPr>
            <w:tcW w:w="1439" w:type="dxa"/>
          </w:tcPr>
          <w:p w14:paraId="13213043" w14:textId="36819A6E" w:rsidR="000671F1" w:rsidRPr="00ED6EB6" w:rsidRDefault="00ED6EB6" w:rsidP="003F505E">
            <w:pPr>
              <w:pStyle w:val="Caption"/>
              <w:keepNext/>
              <w:rPr>
                <w:rFonts w:ascii="Times New Roman" w:hAnsi="Times New Roman" w:cs="Times New Roman"/>
                <w:i w:val="0"/>
                <w:color w:val="000000" w:themeColor="text1"/>
              </w:rPr>
            </w:pPr>
            <w:r w:rsidRPr="00ED6EB6">
              <w:rPr>
                <w:rFonts w:ascii="Times New Roman" w:hAnsi="Times New Roman" w:cs="Times New Roman"/>
                <w:i w:val="0"/>
                <w:color w:val="auto"/>
              </w:rPr>
              <w:t>speech abnormalities, absence of ASD</w:t>
            </w:r>
          </w:p>
        </w:tc>
        <w:tc>
          <w:tcPr>
            <w:tcW w:w="1386" w:type="dxa"/>
          </w:tcPr>
          <w:p w14:paraId="7B45403F" w14:textId="1149CAC5" w:rsidR="000671F1" w:rsidRPr="00ED6EB6" w:rsidRDefault="00ED6EB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Hair pulling</w:t>
            </w:r>
            <w:r w:rsidR="00BB53E7">
              <w:rPr>
                <w:rFonts w:ascii="Times New Roman" w:hAnsi="Times New Roman" w:cs="Times New Roman"/>
                <w:i w:val="0"/>
                <w:color w:val="000000" w:themeColor="text1"/>
              </w:rPr>
              <w:t xml:space="preserve">, male genital anomalies </w:t>
            </w:r>
            <w:r>
              <w:rPr>
                <w:rFonts w:ascii="Times New Roman" w:hAnsi="Times New Roman" w:cs="Times New Roman"/>
                <w:i w:val="0"/>
                <w:color w:val="000000" w:themeColor="text1"/>
              </w:rPr>
              <w:t xml:space="preserve"> </w:t>
            </w:r>
          </w:p>
        </w:tc>
        <w:tc>
          <w:tcPr>
            <w:tcW w:w="500" w:type="dxa"/>
          </w:tcPr>
          <w:p w14:paraId="2ABE9CC9" w14:textId="3051FA24" w:rsidR="000671F1" w:rsidRPr="00ED6EB6" w:rsidRDefault="007C1C29"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TRdPC9EaXNwbGF5VGV4dD48cmVjb3Jk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2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EtMzwvcGFnZXM+PHZvbHVtZT40Mjwv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TRdPC9EaXNwbGF5VGV4dD48cmVjb3Jk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2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EtMzwvcGFnZXM+PHZvbHVtZT40Mjwv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4]</w:t>
            </w:r>
            <w:r>
              <w:rPr>
                <w:rFonts w:ascii="Times New Roman" w:hAnsi="Times New Roman" w:cs="Times New Roman"/>
                <w:i w:val="0"/>
                <w:color w:val="000000" w:themeColor="text1"/>
              </w:rPr>
              <w:fldChar w:fldCharType="end"/>
            </w:r>
          </w:p>
        </w:tc>
      </w:tr>
      <w:tr w:rsidR="003F505E" w:rsidRPr="00ED6EB6" w14:paraId="145EE374" w14:textId="77777777" w:rsidTr="003F505E">
        <w:tc>
          <w:tcPr>
            <w:tcW w:w="895" w:type="dxa"/>
          </w:tcPr>
          <w:p w14:paraId="04EA7A91" w14:textId="5487DBC7"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PRR5</w:t>
            </w:r>
          </w:p>
        </w:tc>
        <w:tc>
          <w:tcPr>
            <w:tcW w:w="900" w:type="dxa"/>
          </w:tcPr>
          <w:p w14:paraId="326CC240" w14:textId="1F4DF06F"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9406</w:t>
            </w:r>
          </w:p>
        </w:tc>
        <w:tc>
          <w:tcPr>
            <w:tcW w:w="1440" w:type="dxa"/>
          </w:tcPr>
          <w:p w14:paraId="1164E639" w14:textId="0FA19B22"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2,3</w:t>
            </w:r>
          </w:p>
        </w:tc>
        <w:tc>
          <w:tcPr>
            <w:tcW w:w="1261" w:type="dxa"/>
          </w:tcPr>
          <w:p w14:paraId="66E0CB6E" w14:textId="5510A7E3"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Component of the mammalian target of rapamycin 2 (mTOR2  complex)</w:t>
            </w:r>
          </w:p>
        </w:tc>
        <w:tc>
          <w:tcPr>
            <w:tcW w:w="1530" w:type="dxa"/>
          </w:tcPr>
          <w:p w14:paraId="58E93A0A" w14:textId="3B45C67F"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06646DE0" w14:textId="5B59FE00"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386" w:type="dxa"/>
          </w:tcPr>
          <w:p w14:paraId="55D7CE7D" w14:textId="505A05A0" w:rsidR="000671F1" w:rsidRPr="00ED6EB6" w:rsidRDefault="00F6061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500" w:type="dxa"/>
          </w:tcPr>
          <w:p w14:paraId="53198061" w14:textId="23AF2E84" w:rsidR="000671F1" w:rsidRPr="00ED6EB6" w:rsidRDefault="00F6061D"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QZWFyY2U8L0F1dGhvcj48WWVhcj4yMDA3PC9ZZWFyPjxS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UxMy0yMjwvcGFn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QZWFyY2U8L0F1dGhvcj48WWVhcj4yMDA3PC9ZZWFyPjxS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UxMy0yMjwvcGFn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5]</w:t>
            </w:r>
            <w:r>
              <w:rPr>
                <w:rFonts w:ascii="Times New Roman" w:hAnsi="Times New Roman" w:cs="Times New Roman"/>
                <w:i w:val="0"/>
                <w:color w:val="000000" w:themeColor="text1"/>
              </w:rPr>
              <w:fldChar w:fldCharType="end"/>
            </w:r>
          </w:p>
        </w:tc>
      </w:tr>
      <w:tr w:rsidR="00DE6DB1" w:rsidRPr="00ED6EB6" w14:paraId="2F6E13D2" w14:textId="77777777" w:rsidTr="003F505E">
        <w:tc>
          <w:tcPr>
            <w:tcW w:w="895" w:type="dxa"/>
          </w:tcPr>
          <w:p w14:paraId="1748A74B" w14:textId="07B737E0"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PHF21B</w:t>
            </w:r>
          </w:p>
        </w:tc>
        <w:tc>
          <w:tcPr>
            <w:tcW w:w="900" w:type="dxa"/>
          </w:tcPr>
          <w:p w14:paraId="5946AD07" w14:textId="1D5D329A" w:rsidR="000671F1" w:rsidRPr="00ED6EB6" w:rsidRDefault="00C354E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16727</w:t>
            </w:r>
          </w:p>
        </w:tc>
        <w:tc>
          <w:tcPr>
            <w:tcW w:w="1440" w:type="dxa"/>
          </w:tcPr>
          <w:p w14:paraId="0768DC02" w14:textId="7FAFC123" w:rsidR="000671F1" w:rsidRPr="00ED6EB6" w:rsidRDefault="003F2EEA"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1,2 </w:t>
            </w:r>
          </w:p>
        </w:tc>
        <w:tc>
          <w:tcPr>
            <w:tcW w:w="1261" w:type="dxa"/>
          </w:tcPr>
          <w:p w14:paraId="5CCCF2DF" w14:textId="07030929" w:rsidR="000671F1" w:rsidRPr="00ED6EB6" w:rsidRDefault="00C354E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uclear protein that functions to reduce cell migration and colony formation when overexpressed </w:t>
            </w:r>
          </w:p>
        </w:tc>
        <w:tc>
          <w:tcPr>
            <w:tcW w:w="1530" w:type="dxa"/>
          </w:tcPr>
          <w:p w14:paraId="3D8E2D0E" w14:textId="536595B0" w:rsidR="000671F1" w:rsidRPr="00ED6EB6" w:rsidRDefault="00C354E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Implicated as tumor suppressor gene in head and neck cancers </w:t>
            </w:r>
          </w:p>
        </w:tc>
        <w:tc>
          <w:tcPr>
            <w:tcW w:w="1439" w:type="dxa"/>
          </w:tcPr>
          <w:p w14:paraId="126335F9" w14:textId="62594EEB" w:rsidR="000671F1" w:rsidRPr="00ED6EB6" w:rsidRDefault="00F66C4E" w:rsidP="003F505E">
            <w:pPr>
              <w:pStyle w:val="Caption"/>
              <w:keepNext/>
              <w:rPr>
                <w:rFonts w:ascii="Times New Roman" w:hAnsi="Times New Roman" w:cs="Times New Roman"/>
                <w:i w:val="0"/>
                <w:color w:val="000000" w:themeColor="text1"/>
              </w:rPr>
            </w:pP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xml:space="preserve">, facial asymmetry, abnormal reflexes </w:t>
            </w:r>
          </w:p>
        </w:tc>
        <w:tc>
          <w:tcPr>
            <w:tcW w:w="1386" w:type="dxa"/>
          </w:tcPr>
          <w:p w14:paraId="031A5AAB" w14:textId="2C1FEFEF" w:rsidR="000671F1" w:rsidRPr="00ED6EB6" w:rsidRDefault="00F66C4E"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Hair pulling, male genital anomalies, dysplastic toenails, large hands</w:t>
            </w:r>
          </w:p>
        </w:tc>
        <w:tc>
          <w:tcPr>
            <w:tcW w:w="500" w:type="dxa"/>
          </w:tcPr>
          <w:p w14:paraId="2514F0FE" w14:textId="78A36466" w:rsidR="000671F1" w:rsidRPr="00ED6EB6" w:rsidRDefault="00F66C4E"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2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CZXJ0b25oYTwvQXV0aG9yPjxZZWFyPjIwMTU8L1llYXI+PFJlY051bT4xMDk8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2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CZXJ0b25oYTwvQXV0aG9yPjxZZWFyPjIwMTU8L1llYXI+PFJlY051bT4xMDk8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6]</w:t>
            </w:r>
            <w:r>
              <w:rPr>
                <w:rFonts w:ascii="Times New Roman" w:hAnsi="Times New Roman" w:cs="Times New Roman"/>
                <w:i w:val="0"/>
                <w:color w:val="000000" w:themeColor="text1"/>
              </w:rPr>
              <w:fldChar w:fldCharType="end"/>
            </w:r>
          </w:p>
        </w:tc>
      </w:tr>
      <w:tr w:rsidR="00DE6DB1" w:rsidRPr="00ED6EB6" w14:paraId="453C82EE" w14:textId="77777777" w:rsidTr="003F505E">
        <w:trPr>
          <w:trHeight w:val="2105"/>
        </w:trPr>
        <w:tc>
          <w:tcPr>
            <w:tcW w:w="895" w:type="dxa"/>
          </w:tcPr>
          <w:p w14:paraId="2CFB3E13" w14:textId="1AE74818"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 xml:space="preserve">NUP50 </w:t>
            </w:r>
          </w:p>
        </w:tc>
        <w:tc>
          <w:tcPr>
            <w:tcW w:w="900" w:type="dxa"/>
          </w:tcPr>
          <w:p w14:paraId="3D893020" w14:textId="1090066F"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4646</w:t>
            </w:r>
          </w:p>
        </w:tc>
        <w:tc>
          <w:tcPr>
            <w:tcW w:w="1440" w:type="dxa"/>
          </w:tcPr>
          <w:p w14:paraId="53081191" w14:textId="45785D5C"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1-3, 5-6 </w:t>
            </w:r>
          </w:p>
        </w:tc>
        <w:tc>
          <w:tcPr>
            <w:tcW w:w="1261" w:type="dxa"/>
          </w:tcPr>
          <w:p w14:paraId="7796CEA0" w14:textId="4FEAEF5E"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ucleoprotein that is part of the  nuclear pore complex that allows bidirectional flow of macromolecules through nuclear envelope  </w:t>
            </w:r>
          </w:p>
        </w:tc>
        <w:tc>
          <w:tcPr>
            <w:tcW w:w="1530" w:type="dxa"/>
          </w:tcPr>
          <w:p w14:paraId="6F81BFFE" w14:textId="4A03D85B"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5FAF5474" w14:textId="55A97708" w:rsidR="000671F1" w:rsidRPr="00ED6EB6" w:rsidRDefault="00F66C4E" w:rsidP="003F505E">
            <w:pPr>
              <w:pStyle w:val="Caption"/>
              <w:keepNext/>
              <w:rPr>
                <w:rFonts w:ascii="Times New Roman" w:hAnsi="Times New Roman" w:cs="Times New Roman"/>
                <w:i w:val="0"/>
                <w:color w:val="000000" w:themeColor="text1"/>
              </w:rPr>
            </w:pP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xml:space="preserve">, facial asymmetry, abnormal reflexes, neonatal hypotonia </w:t>
            </w:r>
          </w:p>
        </w:tc>
        <w:tc>
          <w:tcPr>
            <w:tcW w:w="1386" w:type="dxa"/>
          </w:tcPr>
          <w:p w14:paraId="6447D69B" w14:textId="6CBFBE1C" w:rsidR="000671F1" w:rsidRPr="00ED6EB6" w:rsidRDefault="00F66C4E"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Hair pulling, male genital anomalies, dysplastic toenails, large hands, tall stature</w:t>
            </w:r>
          </w:p>
        </w:tc>
        <w:tc>
          <w:tcPr>
            <w:tcW w:w="500" w:type="dxa"/>
          </w:tcPr>
          <w:p w14:paraId="3300EACD" w14:textId="6DA074FE" w:rsidR="000671F1" w:rsidRPr="00ED6EB6" w:rsidRDefault="00F66C4E"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3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MaW5kc2F5PC9BdXRob3I+PFllYXI+MjAwMjwvWWVhcj48UmVjTnVtPjExMDwv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DktNjA8L3BhZ2VzPjx2b2x1bWU+MTEwPC92b2x1bWU+PG51bWJlcj4z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3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MaW5kc2F5PC9BdXRob3I+PFllYXI+MjAwMjwvWWVhcj48UmVjTnVtPjExMDwv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DktNjA8L3BhZ2VzPjx2b2x1bWU+MTEwPC92b2x1bWU+PG51bWJlcj4z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7]</w:t>
            </w:r>
            <w:r>
              <w:rPr>
                <w:rFonts w:ascii="Times New Roman" w:hAnsi="Times New Roman" w:cs="Times New Roman"/>
                <w:i w:val="0"/>
                <w:color w:val="000000" w:themeColor="text1"/>
              </w:rPr>
              <w:fldChar w:fldCharType="end"/>
            </w:r>
          </w:p>
        </w:tc>
      </w:tr>
      <w:tr w:rsidR="00DE6DB1" w:rsidRPr="00ED6EB6" w14:paraId="4F475B55" w14:textId="77777777" w:rsidTr="003F505E">
        <w:tc>
          <w:tcPr>
            <w:tcW w:w="895" w:type="dxa"/>
          </w:tcPr>
          <w:p w14:paraId="3D77B0BD" w14:textId="532CB06A"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FAM118A</w:t>
            </w:r>
          </w:p>
        </w:tc>
        <w:tc>
          <w:tcPr>
            <w:tcW w:w="900" w:type="dxa"/>
          </w:tcPr>
          <w:p w14:paraId="33C4190E" w14:textId="16F07729"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n/a</w:t>
            </w:r>
          </w:p>
        </w:tc>
        <w:tc>
          <w:tcPr>
            <w:tcW w:w="1440" w:type="dxa"/>
          </w:tcPr>
          <w:p w14:paraId="0501F220" w14:textId="13DC5075"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2, 4</w:t>
            </w:r>
          </w:p>
        </w:tc>
        <w:tc>
          <w:tcPr>
            <w:tcW w:w="1261" w:type="dxa"/>
          </w:tcPr>
          <w:p w14:paraId="36B26667" w14:textId="739D09C0"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530" w:type="dxa"/>
          </w:tcPr>
          <w:p w14:paraId="750F60C5" w14:textId="0E750416" w:rsidR="000671F1" w:rsidRPr="00ED6EB6" w:rsidRDefault="00295272"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6A006039" w14:textId="25970E5D"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facial asymmetry, abnormal reflexes</w:t>
            </w:r>
          </w:p>
        </w:tc>
        <w:tc>
          <w:tcPr>
            <w:tcW w:w="1386" w:type="dxa"/>
          </w:tcPr>
          <w:p w14:paraId="2B7851E3" w14:textId="771AEA3B"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Dysplastic toenails, large hands, tall stature, hair pulling, male genital anomalies</w:t>
            </w:r>
          </w:p>
        </w:tc>
        <w:tc>
          <w:tcPr>
            <w:tcW w:w="500" w:type="dxa"/>
          </w:tcPr>
          <w:p w14:paraId="41EA2983" w14:textId="5BAA1D25" w:rsidR="000671F1" w:rsidRPr="00ED6EB6" w:rsidRDefault="008B1D46"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w:t>
            </w:r>
            <w:r>
              <w:rPr>
                <w:rFonts w:ascii="Times New Roman" w:hAnsi="Times New Roman" w:cs="Times New Roman"/>
                <w:i w:val="0"/>
                <w:color w:val="000000" w:themeColor="text1"/>
              </w:rPr>
              <w:fldChar w:fldCharType="end"/>
            </w:r>
          </w:p>
        </w:tc>
      </w:tr>
      <w:tr w:rsidR="00DE6DB1" w:rsidRPr="00ED6EB6" w14:paraId="19CBC5F3" w14:textId="77777777" w:rsidTr="003F505E">
        <w:tc>
          <w:tcPr>
            <w:tcW w:w="895" w:type="dxa"/>
          </w:tcPr>
          <w:p w14:paraId="5474B459" w14:textId="5402C94E"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PPARA</w:t>
            </w:r>
          </w:p>
        </w:tc>
        <w:tc>
          <w:tcPr>
            <w:tcW w:w="900" w:type="dxa"/>
          </w:tcPr>
          <w:p w14:paraId="1C37A9AE" w14:textId="405413C9" w:rsidR="000671F1" w:rsidRPr="00ED6EB6" w:rsidRDefault="009521A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70998</w:t>
            </w:r>
          </w:p>
        </w:tc>
        <w:tc>
          <w:tcPr>
            <w:tcW w:w="1440" w:type="dxa"/>
          </w:tcPr>
          <w:p w14:paraId="1E75288B" w14:textId="09F62E3E" w:rsidR="000671F1" w:rsidRPr="00ED6EB6" w:rsidRDefault="00ED1E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2,4 </w:t>
            </w:r>
          </w:p>
        </w:tc>
        <w:tc>
          <w:tcPr>
            <w:tcW w:w="1261" w:type="dxa"/>
          </w:tcPr>
          <w:p w14:paraId="0FA1160B" w14:textId="45BC3B1D" w:rsidR="000671F1" w:rsidRPr="00ED6EB6" w:rsidRDefault="00ED1E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uclear transcription factor that regulates expression of fatty acid oxidation enzymes </w:t>
            </w:r>
          </w:p>
        </w:tc>
        <w:tc>
          <w:tcPr>
            <w:tcW w:w="1530" w:type="dxa"/>
          </w:tcPr>
          <w:p w14:paraId="31D76AA8" w14:textId="509E86DA" w:rsidR="000671F1" w:rsidRPr="00ED6EB6" w:rsidRDefault="00ED1E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Increased </w:t>
            </w:r>
            <w:r w:rsidR="00C631A3">
              <w:rPr>
                <w:rFonts w:ascii="Times New Roman" w:hAnsi="Times New Roman" w:cs="Times New Roman"/>
                <w:i w:val="0"/>
                <w:color w:val="000000" w:themeColor="text1"/>
              </w:rPr>
              <w:t>susceptibility</w:t>
            </w:r>
            <w:r>
              <w:rPr>
                <w:rFonts w:ascii="Times New Roman" w:hAnsi="Times New Roman" w:cs="Times New Roman"/>
                <w:i w:val="0"/>
                <w:color w:val="000000" w:themeColor="text1"/>
              </w:rPr>
              <w:t xml:space="preserve"> to hyperapobeta</w:t>
            </w:r>
            <w:r w:rsidR="00E834F4">
              <w:rPr>
                <w:rFonts w:ascii="Times New Roman" w:hAnsi="Times New Roman" w:cs="Times New Roman"/>
                <w:i w:val="0"/>
                <w:color w:val="000000" w:themeColor="text1"/>
              </w:rPr>
              <w:t xml:space="preserve">lipoproteinemia </w:t>
            </w:r>
          </w:p>
        </w:tc>
        <w:tc>
          <w:tcPr>
            <w:tcW w:w="1439" w:type="dxa"/>
          </w:tcPr>
          <w:p w14:paraId="30236D86" w14:textId="747ED5D5"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macrocephaly</w:t>
            </w:r>
          </w:p>
        </w:tc>
        <w:tc>
          <w:tcPr>
            <w:tcW w:w="1386" w:type="dxa"/>
          </w:tcPr>
          <w:p w14:paraId="5A2D73E3" w14:textId="3E2BC847"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Dysplastic toenails, large hands, late to walk, hair pulling, male genital anomalies</w:t>
            </w:r>
          </w:p>
        </w:tc>
        <w:tc>
          <w:tcPr>
            <w:tcW w:w="500" w:type="dxa"/>
          </w:tcPr>
          <w:p w14:paraId="1CC3ACE0" w14:textId="53DD92E4" w:rsidR="000671F1" w:rsidRPr="00ED6EB6" w:rsidRDefault="008B1D46"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4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Eam91YWRpPC9BdXRob3I+PFllYXI+MTk5ODwvWWVhcj48UmVjTnVtPjExMTwv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ODMtOTE8L3BhZ2Vz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4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Eam91YWRpPC9BdXRob3I+PFllYXI+MTk5ODwvWWVhcj48UmVjTnVtPjExMTwv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ODMtOTE8L3BhZ2Vz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8]</w:t>
            </w:r>
            <w:r>
              <w:rPr>
                <w:rFonts w:ascii="Times New Roman" w:hAnsi="Times New Roman" w:cs="Times New Roman"/>
                <w:i w:val="0"/>
                <w:color w:val="000000" w:themeColor="text1"/>
              </w:rPr>
              <w:fldChar w:fldCharType="end"/>
            </w:r>
          </w:p>
        </w:tc>
      </w:tr>
      <w:tr w:rsidR="00DE6DB1" w:rsidRPr="00ED6EB6" w14:paraId="3E5D3F73" w14:textId="77777777" w:rsidTr="003F505E">
        <w:tc>
          <w:tcPr>
            <w:tcW w:w="895" w:type="dxa"/>
          </w:tcPr>
          <w:p w14:paraId="3975B413" w14:textId="780E786F"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lastRenderedPageBreak/>
              <w:t>TTC38</w:t>
            </w:r>
          </w:p>
        </w:tc>
        <w:tc>
          <w:tcPr>
            <w:tcW w:w="900" w:type="dxa"/>
          </w:tcPr>
          <w:p w14:paraId="738A0A9A" w14:textId="2ADE477F" w:rsidR="000671F1" w:rsidRPr="00ED6EB6" w:rsidRDefault="006435AB"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n/a</w:t>
            </w:r>
          </w:p>
        </w:tc>
        <w:tc>
          <w:tcPr>
            <w:tcW w:w="1440" w:type="dxa"/>
          </w:tcPr>
          <w:p w14:paraId="11C59DA6" w14:textId="04970AF7" w:rsidR="000671F1" w:rsidRPr="00ED6EB6" w:rsidRDefault="00807303"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2,4</w:t>
            </w:r>
          </w:p>
        </w:tc>
        <w:tc>
          <w:tcPr>
            <w:tcW w:w="1261" w:type="dxa"/>
          </w:tcPr>
          <w:p w14:paraId="653DABC4" w14:textId="30755ED2" w:rsidR="000671F1" w:rsidRPr="00ED6EB6" w:rsidRDefault="009568FF"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530" w:type="dxa"/>
          </w:tcPr>
          <w:p w14:paraId="09F35C77" w14:textId="701FB161" w:rsidR="000671F1" w:rsidRPr="00ED6EB6" w:rsidRDefault="009568FF"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582F0809" w14:textId="4EB7993F"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macrocephaly</w:t>
            </w:r>
          </w:p>
        </w:tc>
        <w:tc>
          <w:tcPr>
            <w:tcW w:w="1386" w:type="dxa"/>
          </w:tcPr>
          <w:p w14:paraId="1F543410" w14:textId="6774230E"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Dysplastic toenails, large hands, late to walk, hair pulling, male genital anomalies</w:t>
            </w:r>
          </w:p>
        </w:tc>
        <w:tc>
          <w:tcPr>
            <w:tcW w:w="500" w:type="dxa"/>
          </w:tcPr>
          <w:p w14:paraId="7C5E07C6" w14:textId="0F4DC57E" w:rsidR="000671F1" w:rsidRPr="00ED6EB6" w:rsidRDefault="00A669A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w:t>
            </w:r>
            <w:r>
              <w:rPr>
                <w:rFonts w:ascii="Times New Roman" w:hAnsi="Times New Roman" w:cs="Times New Roman"/>
                <w:i w:val="0"/>
                <w:color w:val="000000" w:themeColor="text1"/>
              </w:rPr>
              <w:fldChar w:fldCharType="end"/>
            </w:r>
          </w:p>
        </w:tc>
      </w:tr>
      <w:tr w:rsidR="00DE6DB1" w:rsidRPr="00ED6EB6" w14:paraId="015BE4A6" w14:textId="77777777" w:rsidTr="003F505E">
        <w:tc>
          <w:tcPr>
            <w:tcW w:w="895" w:type="dxa"/>
          </w:tcPr>
          <w:p w14:paraId="1A57F6D2" w14:textId="458212B6"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GTSE1</w:t>
            </w:r>
          </w:p>
        </w:tc>
        <w:tc>
          <w:tcPr>
            <w:tcW w:w="900" w:type="dxa"/>
          </w:tcPr>
          <w:p w14:paraId="3BA49A2D" w14:textId="43794E20" w:rsidR="000671F1" w:rsidRPr="00ED6EB6" w:rsidRDefault="003E702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7477</w:t>
            </w:r>
          </w:p>
        </w:tc>
        <w:tc>
          <w:tcPr>
            <w:tcW w:w="1440" w:type="dxa"/>
          </w:tcPr>
          <w:p w14:paraId="34BB798E" w14:textId="4ADBDD15" w:rsidR="000671F1" w:rsidRPr="00ED6EB6" w:rsidRDefault="00AA1CD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1 </w:t>
            </w:r>
          </w:p>
        </w:tc>
        <w:tc>
          <w:tcPr>
            <w:tcW w:w="1261" w:type="dxa"/>
          </w:tcPr>
          <w:p w14:paraId="173301D3" w14:textId="2BCC950C" w:rsidR="000671F1" w:rsidRPr="00ED6EB6" w:rsidRDefault="003E702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Protein localized to microtubules and functions in cell cycle </w:t>
            </w:r>
          </w:p>
        </w:tc>
        <w:tc>
          <w:tcPr>
            <w:tcW w:w="1530" w:type="dxa"/>
          </w:tcPr>
          <w:p w14:paraId="1AD9A8D6" w14:textId="684F2055" w:rsidR="000671F1" w:rsidRPr="00ED6EB6" w:rsidRDefault="003E702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2B2EE186" w14:textId="08645438"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speech abnormalities, absence of ASD</w:t>
            </w:r>
            <w:r>
              <w:rPr>
                <w:rFonts w:ascii="Times New Roman" w:hAnsi="Times New Roman" w:cs="Times New Roman"/>
                <w:i w:val="0"/>
                <w:color w:val="auto"/>
              </w:rPr>
              <w:t>, macrocephaly</w:t>
            </w:r>
          </w:p>
        </w:tc>
        <w:tc>
          <w:tcPr>
            <w:tcW w:w="1386" w:type="dxa"/>
          </w:tcPr>
          <w:p w14:paraId="408EABF8" w14:textId="596F0F60"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Dysplastic toenails, large hands, late to walk, hair pulling, male genital anomalies</w:t>
            </w:r>
          </w:p>
        </w:tc>
        <w:tc>
          <w:tcPr>
            <w:tcW w:w="500" w:type="dxa"/>
          </w:tcPr>
          <w:p w14:paraId="3C681E36" w14:textId="25D47D1F" w:rsidR="000671F1" w:rsidRPr="00ED6EB6" w:rsidRDefault="00A669A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5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Nb250ZTwvQXV0aG9yPjxZZWFyPjIwMDA8L1llYXI+PFJlY051bT4xMTI8L1Jl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yMjkt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5XTwvRGlzcGxheVRleHQ+PHJlY29y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zE4LTI4PC9wYWdl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yMjkt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9]</w:t>
            </w:r>
            <w:r>
              <w:rPr>
                <w:rFonts w:ascii="Times New Roman" w:hAnsi="Times New Roman" w:cs="Times New Roman"/>
                <w:i w:val="0"/>
                <w:color w:val="000000" w:themeColor="text1"/>
              </w:rPr>
              <w:fldChar w:fldCharType="end"/>
            </w:r>
          </w:p>
        </w:tc>
      </w:tr>
      <w:tr w:rsidR="00DE6DB1" w:rsidRPr="00ED6EB6" w14:paraId="229B0631" w14:textId="77777777" w:rsidTr="003F505E">
        <w:tc>
          <w:tcPr>
            <w:tcW w:w="895" w:type="dxa"/>
          </w:tcPr>
          <w:p w14:paraId="78F64323" w14:textId="496F1ECC"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CELSR1</w:t>
            </w:r>
          </w:p>
        </w:tc>
        <w:tc>
          <w:tcPr>
            <w:tcW w:w="900" w:type="dxa"/>
          </w:tcPr>
          <w:p w14:paraId="1A7A9552" w14:textId="1F906E34" w:rsidR="000671F1" w:rsidRPr="00ED6EB6" w:rsidRDefault="00D606B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4523</w:t>
            </w:r>
          </w:p>
        </w:tc>
        <w:tc>
          <w:tcPr>
            <w:tcW w:w="1440" w:type="dxa"/>
          </w:tcPr>
          <w:p w14:paraId="6BBF2B26" w14:textId="02E089E0" w:rsidR="000671F1" w:rsidRPr="00ED6EB6" w:rsidRDefault="00D606B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w:t>
            </w:r>
          </w:p>
        </w:tc>
        <w:tc>
          <w:tcPr>
            <w:tcW w:w="1261" w:type="dxa"/>
          </w:tcPr>
          <w:p w14:paraId="1FE75222" w14:textId="677C5474" w:rsidR="000671F1" w:rsidRPr="00ED6EB6" w:rsidRDefault="00D606B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Helps establish polarity of hair follicles in anterio-posterior axis </w:t>
            </w:r>
          </w:p>
        </w:tc>
        <w:tc>
          <w:tcPr>
            <w:tcW w:w="1530" w:type="dxa"/>
          </w:tcPr>
          <w:p w14:paraId="0846A99D" w14:textId="2935C9D3" w:rsidR="000671F1" w:rsidRPr="00ED6EB6" w:rsidRDefault="00D606B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Increased susceptibility to neural tube defects </w:t>
            </w:r>
          </w:p>
        </w:tc>
        <w:tc>
          <w:tcPr>
            <w:tcW w:w="1439" w:type="dxa"/>
          </w:tcPr>
          <w:p w14:paraId="19E5958C" w14:textId="27D13420" w:rsidR="000671F1" w:rsidRPr="00ED6EB6" w:rsidRDefault="00725B1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speech abnormalities, absence of ASD</w:t>
            </w:r>
            <w:r w:rsidR="00A669A4">
              <w:rPr>
                <w:rFonts w:ascii="Times New Roman" w:hAnsi="Times New Roman" w:cs="Times New Roman"/>
                <w:i w:val="0"/>
                <w:color w:val="auto"/>
              </w:rPr>
              <w:t xml:space="preserve">, macrocephaly </w:t>
            </w:r>
          </w:p>
        </w:tc>
        <w:tc>
          <w:tcPr>
            <w:tcW w:w="1386" w:type="dxa"/>
          </w:tcPr>
          <w:p w14:paraId="17A6E777" w14:textId="2012479F"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Dysplastic toenails, large hands, late to walk, hair pulling, male genital anomalies </w:t>
            </w:r>
          </w:p>
        </w:tc>
        <w:tc>
          <w:tcPr>
            <w:tcW w:w="500" w:type="dxa"/>
          </w:tcPr>
          <w:p w14:paraId="790A7E45" w14:textId="6D5715C1" w:rsidR="000671F1" w:rsidRPr="00ED6EB6" w:rsidRDefault="0003456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MC0xMl08L0Rpc3BsYXlUZXh0Pjxy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MxOC0yODwv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xMjU3LTY4PC9wYWdlcz48dm9sdW1lPjEwPC92b2x1bWU+PG51bWJl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0NDAtNzwvcGFnZXM+PHZvbHVtZT4zMzwv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MC0xMl08L0Rpc3BsYXlUZXh0Pjxy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MxOC0yODwv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xMjU3LTY4PC9wYWdlcz48dm9sdW1lPjEwPC92b2x1bWU+PG51bWJl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0NDAtNzwvcGFnZXM+PHZvbHVtZT4zMzwv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0-12]</w:t>
            </w:r>
            <w:r>
              <w:rPr>
                <w:rFonts w:ascii="Times New Roman" w:hAnsi="Times New Roman" w:cs="Times New Roman"/>
                <w:i w:val="0"/>
                <w:color w:val="000000" w:themeColor="text1"/>
              </w:rPr>
              <w:fldChar w:fldCharType="end"/>
            </w:r>
          </w:p>
        </w:tc>
      </w:tr>
      <w:tr w:rsidR="00DE6DB1" w:rsidRPr="00ED6EB6" w14:paraId="33E15A9C" w14:textId="77777777" w:rsidTr="003F505E">
        <w:tc>
          <w:tcPr>
            <w:tcW w:w="895" w:type="dxa"/>
          </w:tcPr>
          <w:p w14:paraId="304959A6" w14:textId="4077D601" w:rsidR="000671F1" w:rsidRPr="00241033" w:rsidRDefault="008E7C1E"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TBC1D22A</w:t>
            </w:r>
          </w:p>
        </w:tc>
        <w:tc>
          <w:tcPr>
            <w:tcW w:w="900" w:type="dxa"/>
          </w:tcPr>
          <w:p w14:paraId="0900F29A" w14:textId="46B7E238" w:rsidR="000671F1" w:rsidRPr="00ED6EB6" w:rsidRDefault="00F706F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16879</w:t>
            </w:r>
          </w:p>
        </w:tc>
        <w:tc>
          <w:tcPr>
            <w:tcW w:w="1440" w:type="dxa"/>
          </w:tcPr>
          <w:p w14:paraId="0467A164" w14:textId="296A828F" w:rsidR="000671F1" w:rsidRPr="00ED6EB6" w:rsidRDefault="00F706F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2, 5-7</w:t>
            </w:r>
          </w:p>
        </w:tc>
        <w:tc>
          <w:tcPr>
            <w:tcW w:w="1261" w:type="dxa"/>
          </w:tcPr>
          <w:p w14:paraId="16A72996" w14:textId="6088BAC3" w:rsidR="000671F1" w:rsidRPr="00ED6EB6" w:rsidRDefault="00F706F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Golgi protein predicted to function as GTPase- activating protein for RAB33</w:t>
            </w:r>
          </w:p>
        </w:tc>
        <w:tc>
          <w:tcPr>
            <w:tcW w:w="1530" w:type="dxa"/>
          </w:tcPr>
          <w:p w14:paraId="25F31212" w14:textId="068119EA" w:rsidR="000671F1" w:rsidRPr="00ED6EB6" w:rsidRDefault="00F706F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79090750" w14:textId="26DC8DB3"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r w:rsidRPr="00ED6EB6">
              <w:rPr>
                <w:rFonts w:ascii="Times New Roman" w:hAnsi="Times New Roman" w:cs="Times New Roman"/>
                <w:i w:val="0"/>
                <w:color w:val="auto"/>
              </w:rPr>
              <w:t>absence of ASD</w:t>
            </w:r>
            <w:r>
              <w:rPr>
                <w:rFonts w:ascii="Times New Roman" w:hAnsi="Times New Roman" w:cs="Times New Roman"/>
                <w:i w:val="0"/>
                <w:color w:val="auto"/>
              </w:rPr>
              <w:t>, macrocephaly</w:t>
            </w:r>
          </w:p>
        </w:tc>
        <w:tc>
          <w:tcPr>
            <w:tcW w:w="1386" w:type="dxa"/>
          </w:tcPr>
          <w:p w14:paraId="6A6A92E7" w14:textId="2E5BC330" w:rsidR="000671F1" w:rsidRPr="00ED6EB6" w:rsidRDefault="00A669A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Dysplastic toenails, large hands, late to walk, hair pulling</w:t>
            </w:r>
          </w:p>
        </w:tc>
        <w:tc>
          <w:tcPr>
            <w:tcW w:w="500" w:type="dxa"/>
          </w:tcPr>
          <w:p w14:paraId="15929817" w14:textId="525259E8" w:rsidR="000671F1" w:rsidRPr="00ED6EB6" w:rsidRDefault="0003456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M1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R3JlbmluZ2VyPC9BdXRob3I+PFllYXI+MjAxMzwvWWVhcj48UmVjTnVtPjEx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M1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R3JlbmluZ2VyPC9BdXRob3I+PFllYXI+MjAxMzwvWWVhcj48UmVjTnVtPjEx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3]</w:t>
            </w:r>
            <w:r>
              <w:rPr>
                <w:rFonts w:ascii="Times New Roman" w:hAnsi="Times New Roman" w:cs="Times New Roman"/>
                <w:i w:val="0"/>
                <w:color w:val="000000" w:themeColor="text1"/>
              </w:rPr>
              <w:fldChar w:fldCharType="end"/>
            </w:r>
          </w:p>
        </w:tc>
      </w:tr>
      <w:tr w:rsidR="00DE6DB1" w:rsidRPr="00ED6EB6" w14:paraId="21DB453D" w14:textId="77777777" w:rsidTr="003F505E">
        <w:trPr>
          <w:trHeight w:val="305"/>
        </w:trPr>
        <w:tc>
          <w:tcPr>
            <w:tcW w:w="895" w:type="dxa"/>
          </w:tcPr>
          <w:p w14:paraId="675DEB9C" w14:textId="499E0684"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ALG12</w:t>
            </w:r>
          </w:p>
        </w:tc>
        <w:tc>
          <w:tcPr>
            <w:tcW w:w="900" w:type="dxa"/>
          </w:tcPr>
          <w:p w14:paraId="1924B0D1" w14:textId="4E8D8A3D" w:rsidR="00001949" w:rsidRPr="00ED6EB6" w:rsidRDefault="009A69F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7144</w:t>
            </w:r>
          </w:p>
        </w:tc>
        <w:tc>
          <w:tcPr>
            <w:tcW w:w="1440" w:type="dxa"/>
          </w:tcPr>
          <w:p w14:paraId="2FA0000B" w14:textId="0ACB2400" w:rsidR="00001949" w:rsidRPr="00ED6EB6" w:rsidRDefault="009A69F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6</w:t>
            </w:r>
          </w:p>
        </w:tc>
        <w:tc>
          <w:tcPr>
            <w:tcW w:w="1261" w:type="dxa"/>
          </w:tcPr>
          <w:p w14:paraId="282E6FBA" w14:textId="5015AC2C" w:rsidR="00001949" w:rsidRPr="00ED6EB6" w:rsidRDefault="008A1F27"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Catalyzes the addition of the 8</w:t>
            </w:r>
            <w:r w:rsidRPr="008A1F27">
              <w:rPr>
                <w:rFonts w:ascii="Times New Roman" w:hAnsi="Times New Roman" w:cs="Times New Roman"/>
                <w:i w:val="0"/>
                <w:color w:val="000000" w:themeColor="text1"/>
                <w:vertAlign w:val="superscript"/>
              </w:rPr>
              <w:t>th</w:t>
            </w:r>
            <w:r>
              <w:rPr>
                <w:rFonts w:ascii="Times New Roman" w:hAnsi="Times New Roman" w:cs="Times New Roman"/>
                <w:i w:val="0"/>
                <w:color w:val="000000" w:themeColor="text1"/>
              </w:rPr>
              <w:t xml:space="preserve"> mannose residue onto the lipid-linked oligosaccharide precursor during the synthesis of complex oligosaccharide-linked glycoproteins within the Golgi apparatus and endoplasmic reticulum   </w:t>
            </w:r>
          </w:p>
        </w:tc>
        <w:tc>
          <w:tcPr>
            <w:tcW w:w="1530" w:type="dxa"/>
          </w:tcPr>
          <w:p w14:paraId="18810239" w14:textId="0FA534FC" w:rsidR="00001949" w:rsidRPr="00ED6EB6" w:rsidRDefault="009A69FC"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Congenital disorder of glycosylation, type </w:t>
            </w:r>
            <w:r w:rsidR="008A1F27">
              <w:rPr>
                <w:rFonts w:ascii="Times New Roman" w:hAnsi="Times New Roman" w:cs="Times New Roman"/>
                <w:i w:val="0"/>
                <w:color w:val="000000" w:themeColor="text1"/>
              </w:rPr>
              <w:t>Ig</w:t>
            </w:r>
          </w:p>
        </w:tc>
        <w:tc>
          <w:tcPr>
            <w:tcW w:w="1439" w:type="dxa"/>
          </w:tcPr>
          <w:p w14:paraId="283EFB68" w14:textId="199FF9D1"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Neonatal hypotonia</w:t>
            </w:r>
            <w:r w:rsidR="00D60259">
              <w:rPr>
                <w:rFonts w:ascii="Times New Roman" w:hAnsi="Times New Roman" w:cs="Times New Roman"/>
                <w:i w:val="0"/>
                <w:color w:val="000000" w:themeColor="text1"/>
              </w:rPr>
              <w:t xml:space="preserve">, microcephaly  </w:t>
            </w:r>
            <w:r>
              <w:rPr>
                <w:rFonts w:ascii="Times New Roman" w:hAnsi="Times New Roman" w:cs="Times New Roman"/>
                <w:i w:val="0"/>
                <w:color w:val="000000" w:themeColor="text1"/>
              </w:rPr>
              <w:t xml:space="preserve"> </w:t>
            </w:r>
          </w:p>
        </w:tc>
        <w:tc>
          <w:tcPr>
            <w:tcW w:w="1386" w:type="dxa"/>
          </w:tcPr>
          <w:p w14:paraId="133F8F30" w14:textId="379EAB63"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Late to walk</w:t>
            </w:r>
            <w:r w:rsidR="00D60259">
              <w:rPr>
                <w:rFonts w:ascii="Times New Roman" w:hAnsi="Times New Roman" w:cs="Times New Roman"/>
                <w:i w:val="0"/>
                <w:color w:val="000000" w:themeColor="text1"/>
              </w:rPr>
              <w:t xml:space="preserve">, anorexia, psychomotor retardation, facial dysmorphism, failure to thrive, blindness, deafness, male genital hypoplasia, cardiac abnormalities, generalized edema </w:t>
            </w:r>
          </w:p>
        </w:tc>
        <w:tc>
          <w:tcPr>
            <w:tcW w:w="500" w:type="dxa"/>
          </w:tcPr>
          <w:p w14:paraId="0864E614" w14:textId="3764CB84" w:rsidR="00001949" w:rsidRPr="00ED6EB6" w:rsidRDefault="00C749C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CwgMTVdPC9EaXNwbGF5VGV4dD48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GljcyBpbiBtZWRpY2luZSA6IG9mZmljaWFsIGpvdXJuYWwgb2YgdGhlIEFtZXJpY2FuIENv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U4MTUtMjI8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CwgMTVdPC9EaXNwbGF5VGV4dD48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U4MTUtMjI8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4, 15]</w:t>
            </w:r>
            <w:r>
              <w:rPr>
                <w:rFonts w:ascii="Times New Roman" w:hAnsi="Times New Roman" w:cs="Times New Roman"/>
                <w:i w:val="0"/>
                <w:color w:val="000000" w:themeColor="text1"/>
              </w:rPr>
              <w:fldChar w:fldCharType="end"/>
            </w:r>
          </w:p>
        </w:tc>
      </w:tr>
      <w:tr w:rsidR="00DE6DB1" w:rsidRPr="00ED6EB6" w14:paraId="6BE06E20" w14:textId="77777777" w:rsidTr="003F505E">
        <w:tc>
          <w:tcPr>
            <w:tcW w:w="895" w:type="dxa"/>
          </w:tcPr>
          <w:p w14:paraId="73FC02EF" w14:textId="65052F49"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CRELD2</w:t>
            </w:r>
          </w:p>
        </w:tc>
        <w:tc>
          <w:tcPr>
            <w:tcW w:w="900" w:type="dxa"/>
          </w:tcPr>
          <w:p w14:paraId="2609797F" w14:textId="7DDD779E"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7171</w:t>
            </w:r>
          </w:p>
        </w:tc>
        <w:tc>
          <w:tcPr>
            <w:tcW w:w="1440" w:type="dxa"/>
          </w:tcPr>
          <w:p w14:paraId="5486BB8D" w14:textId="02A01641" w:rsidR="00001949" w:rsidRPr="00ED6EB6" w:rsidRDefault="0050203D"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4</w:t>
            </w:r>
          </w:p>
        </w:tc>
        <w:tc>
          <w:tcPr>
            <w:tcW w:w="1261" w:type="dxa"/>
          </w:tcPr>
          <w:p w14:paraId="4FD5F5D3" w14:textId="64D86E4A"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Transmembrane protein with epidermal-like growth factor repeats that mediate protein-protein interactions </w:t>
            </w:r>
          </w:p>
        </w:tc>
        <w:tc>
          <w:tcPr>
            <w:tcW w:w="1530" w:type="dxa"/>
          </w:tcPr>
          <w:p w14:paraId="5E44852E" w14:textId="3442DC63" w:rsidR="00001949" w:rsidRPr="00ED6EB6" w:rsidRDefault="00361D4B"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Unknown</w:t>
            </w:r>
          </w:p>
        </w:tc>
        <w:tc>
          <w:tcPr>
            <w:tcW w:w="1439" w:type="dxa"/>
          </w:tcPr>
          <w:p w14:paraId="05B61446" w14:textId="08BB2314"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p>
        </w:tc>
        <w:tc>
          <w:tcPr>
            <w:tcW w:w="1386" w:type="dxa"/>
          </w:tcPr>
          <w:p w14:paraId="35347DBF" w14:textId="183F4A38"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Late to walk </w:t>
            </w:r>
          </w:p>
        </w:tc>
        <w:tc>
          <w:tcPr>
            <w:tcW w:w="500" w:type="dxa"/>
          </w:tcPr>
          <w:p w14:paraId="39C8EAB1" w14:textId="26367FA0" w:rsidR="00001949" w:rsidRPr="00ED6EB6" w:rsidRDefault="00C749C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l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UnVwcDwvQXV0aG9yPjxZZWFyPjIwMDI8L1llYXI+PFJlY051bT4xMTk8L1Jl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NDctNTc8L3BhZ2VzPjx2b2x1bWU+MjkzPC92b2x1bWU+PG51bWJlcj4xLTI8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=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l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UnVwcDwvQXV0aG9yPjxZZWFyPjIwMDI8L1llYXI+PFJlY051bT4xMTk8L1Jl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NDctNTc8L3BhZ2VzPjx2b2x1bWU+MjkzPC92b2x1bWU+PG51bWJlcj4xLTI8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=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6]</w:t>
            </w:r>
            <w:r>
              <w:rPr>
                <w:rFonts w:ascii="Times New Roman" w:hAnsi="Times New Roman" w:cs="Times New Roman"/>
                <w:i w:val="0"/>
                <w:color w:val="000000" w:themeColor="text1"/>
              </w:rPr>
              <w:fldChar w:fldCharType="end"/>
            </w:r>
          </w:p>
        </w:tc>
      </w:tr>
      <w:tr w:rsidR="00DE6DB1" w:rsidRPr="00ED6EB6" w14:paraId="6AFEC62A" w14:textId="77777777" w:rsidTr="003F505E">
        <w:tc>
          <w:tcPr>
            <w:tcW w:w="895" w:type="dxa"/>
          </w:tcPr>
          <w:p w14:paraId="1BEDBC0F" w14:textId="1986AA26"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TRABD</w:t>
            </w:r>
          </w:p>
        </w:tc>
        <w:tc>
          <w:tcPr>
            <w:tcW w:w="900" w:type="dxa"/>
          </w:tcPr>
          <w:p w14:paraId="0A545DCD" w14:textId="66E225EC"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n/a</w:t>
            </w:r>
          </w:p>
        </w:tc>
        <w:tc>
          <w:tcPr>
            <w:tcW w:w="1440" w:type="dxa"/>
          </w:tcPr>
          <w:p w14:paraId="619F267C" w14:textId="07F50702" w:rsidR="00001949" w:rsidRPr="00ED6EB6" w:rsidRDefault="00E64B36"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4, 6-7</w:t>
            </w:r>
          </w:p>
        </w:tc>
        <w:tc>
          <w:tcPr>
            <w:tcW w:w="1261" w:type="dxa"/>
          </w:tcPr>
          <w:p w14:paraId="319458E9" w14:textId="199DC674"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530" w:type="dxa"/>
          </w:tcPr>
          <w:p w14:paraId="2323B1C5" w14:textId="3E5907F9"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2B67A537" w14:textId="4BC76CEA"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p>
        </w:tc>
        <w:tc>
          <w:tcPr>
            <w:tcW w:w="1386" w:type="dxa"/>
          </w:tcPr>
          <w:p w14:paraId="4239EFDE" w14:textId="7C1D9145"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500" w:type="dxa"/>
          </w:tcPr>
          <w:p w14:paraId="43B3FD07" w14:textId="62A3CB77" w:rsidR="00001949" w:rsidRPr="00ED6EB6" w:rsidRDefault="00C749C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XTwvRGlzcGxheVRleHQ+PHJlY29yZD48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xhYmJyLTE+R2VuZXRpY3Mg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w:t>
            </w:r>
            <w:r>
              <w:rPr>
                <w:rFonts w:ascii="Times New Roman" w:hAnsi="Times New Roman" w:cs="Times New Roman"/>
                <w:i w:val="0"/>
                <w:color w:val="000000" w:themeColor="text1"/>
              </w:rPr>
              <w:fldChar w:fldCharType="end"/>
            </w:r>
          </w:p>
        </w:tc>
      </w:tr>
      <w:tr w:rsidR="00DE6DB1" w:rsidRPr="00ED6EB6" w14:paraId="13770D59" w14:textId="77777777" w:rsidTr="003F505E">
        <w:tc>
          <w:tcPr>
            <w:tcW w:w="895" w:type="dxa"/>
          </w:tcPr>
          <w:p w14:paraId="4B05242E" w14:textId="2C1FFCC8"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HDAC10</w:t>
            </w:r>
          </w:p>
        </w:tc>
        <w:tc>
          <w:tcPr>
            <w:tcW w:w="900" w:type="dxa"/>
          </w:tcPr>
          <w:p w14:paraId="1F49DA58" w14:textId="155B0E3D" w:rsidR="00001949" w:rsidRPr="00ED6EB6" w:rsidRDefault="000166A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8544</w:t>
            </w:r>
          </w:p>
        </w:tc>
        <w:tc>
          <w:tcPr>
            <w:tcW w:w="1440" w:type="dxa"/>
          </w:tcPr>
          <w:p w14:paraId="6F4A2F71" w14:textId="2A9DA88A" w:rsidR="00001949" w:rsidRPr="00ED6EB6" w:rsidRDefault="006A5C9A"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4, 7</w:t>
            </w:r>
          </w:p>
        </w:tc>
        <w:tc>
          <w:tcPr>
            <w:tcW w:w="1261" w:type="dxa"/>
          </w:tcPr>
          <w:p w14:paraId="0C0AFB37" w14:textId="6502FB5C" w:rsidR="00001949" w:rsidRPr="00ED6EB6" w:rsidRDefault="0006099E"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Histone deacetylase</w:t>
            </w:r>
          </w:p>
        </w:tc>
        <w:tc>
          <w:tcPr>
            <w:tcW w:w="1530" w:type="dxa"/>
          </w:tcPr>
          <w:p w14:paraId="1C541585" w14:textId="00DB5356" w:rsidR="00001949" w:rsidRPr="00ED6EB6" w:rsidRDefault="0006099E"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60CA4D0E" w14:textId="6953183D"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p>
        </w:tc>
        <w:tc>
          <w:tcPr>
            <w:tcW w:w="1386" w:type="dxa"/>
          </w:tcPr>
          <w:p w14:paraId="4BFB05B3" w14:textId="52B98310" w:rsidR="00001949" w:rsidRPr="00ED6EB6" w:rsidRDefault="0006099E"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500" w:type="dxa"/>
          </w:tcPr>
          <w:p w14:paraId="78168847" w14:textId="58CF593F" w:rsidR="00001949" w:rsidRPr="00ED6EB6" w:rsidRDefault="00C749C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1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S2FvPC9BdXRob3I+PFllYXI+MjAwMjwvWWVhcj48UmVjTnVtPjEyMDwvUmVj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4Ny05MzwvcGFnZXM+PHZvbHVtZT4y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N1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S2FvPC9BdXRob3I+PFllYXI+MjAwMjwvWWVhcj48UmVjTnVtPjEyMDwvUmVj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4Ny05MzwvcGFnZXM+PHZvbHVtZT4y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7]</w:t>
            </w:r>
            <w:r>
              <w:rPr>
                <w:rFonts w:ascii="Times New Roman" w:hAnsi="Times New Roman" w:cs="Times New Roman"/>
                <w:i w:val="0"/>
                <w:color w:val="000000" w:themeColor="text1"/>
              </w:rPr>
              <w:fldChar w:fldCharType="end"/>
            </w:r>
          </w:p>
        </w:tc>
      </w:tr>
      <w:tr w:rsidR="00DE6DB1" w:rsidRPr="00ED6EB6" w14:paraId="4664DE8B" w14:textId="77777777" w:rsidTr="003F505E">
        <w:trPr>
          <w:trHeight w:val="1079"/>
        </w:trPr>
        <w:tc>
          <w:tcPr>
            <w:tcW w:w="895" w:type="dxa"/>
          </w:tcPr>
          <w:p w14:paraId="5947C50E" w14:textId="20A6C5F9"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lastRenderedPageBreak/>
              <w:t>MAPK12</w:t>
            </w:r>
          </w:p>
        </w:tc>
        <w:tc>
          <w:tcPr>
            <w:tcW w:w="900" w:type="dxa"/>
          </w:tcPr>
          <w:p w14:paraId="315F8CFE" w14:textId="55D86D1C" w:rsidR="00001949" w:rsidRPr="00ED6EB6" w:rsidRDefault="006A78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2399</w:t>
            </w:r>
          </w:p>
        </w:tc>
        <w:tc>
          <w:tcPr>
            <w:tcW w:w="1440" w:type="dxa"/>
          </w:tcPr>
          <w:p w14:paraId="39B0BD1F" w14:textId="7D577F7C" w:rsidR="00001949" w:rsidRPr="00ED6EB6" w:rsidRDefault="006A5C9A"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7</w:t>
            </w:r>
          </w:p>
        </w:tc>
        <w:tc>
          <w:tcPr>
            <w:tcW w:w="1261" w:type="dxa"/>
          </w:tcPr>
          <w:p w14:paraId="4C5427BA" w14:textId="324924C1" w:rsidR="00001949" w:rsidRPr="00ED6EB6" w:rsidRDefault="006A78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Part of mitogen-activated protein kinase family of proteins that mediate extracellular signaling </w:t>
            </w:r>
          </w:p>
        </w:tc>
        <w:tc>
          <w:tcPr>
            <w:tcW w:w="1530" w:type="dxa"/>
          </w:tcPr>
          <w:p w14:paraId="5384DFC3" w14:textId="318D1F68" w:rsidR="00001949" w:rsidRPr="00ED6EB6" w:rsidRDefault="006A78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2B8929D6" w14:textId="02AC0B52" w:rsidR="00001949" w:rsidRPr="00ED6EB6" w:rsidRDefault="00001949"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Neonatal hypotonia </w:t>
            </w:r>
          </w:p>
        </w:tc>
        <w:tc>
          <w:tcPr>
            <w:tcW w:w="1386" w:type="dxa"/>
          </w:tcPr>
          <w:p w14:paraId="4816C318" w14:textId="316B976F" w:rsidR="00001949" w:rsidRPr="00ED6EB6" w:rsidRDefault="006A78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500" w:type="dxa"/>
          </w:tcPr>
          <w:p w14:paraId="2C474D15" w14:textId="662F08D5" w:rsidR="00001949" w:rsidRPr="00ED6EB6" w:rsidRDefault="00C749C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OF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R29lZGVydDwvQXV0aG9yPjxZZWFyPjE5OTc8L1llYXI+PFJlY051bT4xMjE8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TYXJhc3VhPC9BdXRob3I+PFllYXI+MjAxNDwvWWVhcj48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MxOC0yODwvcGFn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 18]</w:t>
            </w:r>
            <w:r>
              <w:rPr>
                <w:rFonts w:ascii="Times New Roman" w:hAnsi="Times New Roman" w:cs="Times New Roman"/>
                <w:i w:val="0"/>
                <w:color w:val="000000" w:themeColor="text1"/>
              </w:rPr>
              <w:fldChar w:fldCharType="end"/>
            </w:r>
          </w:p>
        </w:tc>
      </w:tr>
      <w:tr w:rsidR="00DE6DB1" w:rsidRPr="00ED6EB6" w14:paraId="3B3E2115" w14:textId="77777777" w:rsidTr="003F505E">
        <w:tc>
          <w:tcPr>
            <w:tcW w:w="895" w:type="dxa"/>
          </w:tcPr>
          <w:p w14:paraId="64E013D6" w14:textId="5C7B0442"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TYMP</w:t>
            </w:r>
          </w:p>
        </w:tc>
        <w:tc>
          <w:tcPr>
            <w:tcW w:w="900" w:type="dxa"/>
          </w:tcPr>
          <w:p w14:paraId="0365EADD" w14:textId="18F75AE4" w:rsidR="00001949" w:rsidRPr="00ED6EB6" w:rsidRDefault="006A78D5"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31222</w:t>
            </w:r>
          </w:p>
        </w:tc>
        <w:tc>
          <w:tcPr>
            <w:tcW w:w="1440" w:type="dxa"/>
          </w:tcPr>
          <w:p w14:paraId="77EFC5E5" w14:textId="214F845B" w:rsidR="00001949" w:rsidRPr="00ED6EB6" w:rsidRDefault="006A5C9A"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2</w:t>
            </w:r>
          </w:p>
        </w:tc>
        <w:tc>
          <w:tcPr>
            <w:tcW w:w="1261" w:type="dxa"/>
          </w:tcPr>
          <w:p w14:paraId="4487E970" w14:textId="663DE477" w:rsidR="00001949" w:rsidRPr="00ED6EB6" w:rsidRDefault="008510E3"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Catalyzes the phosphorylation of thymidine to thymine, </w:t>
            </w:r>
            <w:r w:rsidR="00AE0E48">
              <w:rPr>
                <w:rFonts w:ascii="Times New Roman" w:hAnsi="Times New Roman" w:cs="Times New Roman"/>
                <w:i w:val="0"/>
                <w:color w:val="000000" w:themeColor="text1"/>
              </w:rPr>
              <w:t xml:space="preserve">promotes neuronal survival, chemotactic for endothelial cells acting as an angiogenic factor </w:t>
            </w:r>
          </w:p>
        </w:tc>
        <w:tc>
          <w:tcPr>
            <w:tcW w:w="1530" w:type="dxa"/>
          </w:tcPr>
          <w:p w14:paraId="2D134248" w14:textId="402D57D2" w:rsidR="00001949" w:rsidRPr="00ED6EB6" w:rsidRDefault="00AE0E4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Mitochondrial DNA depletion syndrome 1 </w:t>
            </w:r>
          </w:p>
        </w:tc>
        <w:tc>
          <w:tcPr>
            <w:tcW w:w="1439" w:type="dxa"/>
          </w:tcPr>
          <w:p w14:paraId="56E2A0C4" w14:textId="36C88945" w:rsidR="00001949" w:rsidRPr="00ED6EB6" w:rsidRDefault="00AE0E4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Polyneuropathy, leukoencephalopathy </w:t>
            </w:r>
          </w:p>
        </w:tc>
        <w:tc>
          <w:tcPr>
            <w:tcW w:w="1386" w:type="dxa"/>
          </w:tcPr>
          <w:p w14:paraId="4F3E6C86" w14:textId="71E34485" w:rsidR="00001949" w:rsidRPr="00ED6EB6" w:rsidRDefault="00AE0E4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Muscle atrophy, gastrointestinal dysmotility, external opthalmoplegia, ptosis   </w:t>
            </w:r>
          </w:p>
        </w:tc>
        <w:tc>
          <w:tcPr>
            <w:tcW w:w="500" w:type="dxa"/>
          </w:tcPr>
          <w:p w14:paraId="28D62B0C" w14:textId="409E7590" w:rsidR="00001949" w:rsidRPr="00ED6EB6" w:rsidRDefault="00AE0E48"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UYWFubWFuPC9BdXRob3I+PFllYXI+MjAwOTwvWWVhcj48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ODktOTM8L3BhZ2VzPjx2b2x1bWU+NzY8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UYWFubWFuPC9BdXRob3I+PFllYXI+MjAwOTwvWWVhcj48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ODktOTM8L3BhZ2VzPjx2b2x1bWU+NzY8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19, 20]</w:t>
            </w:r>
            <w:r>
              <w:rPr>
                <w:rFonts w:ascii="Times New Roman" w:hAnsi="Times New Roman" w:cs="Times New Roman"/>
                <w:i w:val="0"/>
                <w:color w:val="000000" w:themeColor="text1"/>
              </w:rPr>
              <w:fldChar w:fldCharType="end"/>
            </w:r>
          </w:p>
        </w:tc>
      </w:tr>
      <w:tr w:rsidR="00DE6DB1" w:rsidRPr="00ED6EB6" w14:paraId="6976AB88" w14:textId="77777777" w:rsidTr="003F505E">
        <w:trPr>
          <w:trHeight w:val="251"/>
        </w:trPr>
        <w:tc>
          <w:tcPr>
            <w:tcW w:w="895" w:type="dxa"/>
          </w:tcPr>
          <w:p w14:paraId="2356D076" w14:textId="39062306"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CPT1B</w:t>
            </w:r>
          </w:p>
        </w:tc>
        <w:tc>
          <w:tcPr>
            <w:tcW w:w="900" w:type="dxa"/>
          </w:tcPr>
          <w:p w14:paraId="5487F4BD" w14:textId="7B2D6E06" w:rsidR="00001949" w:rsidRPr="00ED6EB6" w:rsidRDefault="00AE0E48"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1987</w:t>
            </w:r>
          </w:p>
        </w:tc>
        <w:tc>
          <w:tcPr>
            <w:tcW w:w="1440" w:type="dxa"/>
          </w:tcPr>
          <w:p w14:paraId="7EC4E780" w14:textId="633CFE94" w:rsidR="00001949" w:rsidRPr="00ED6EB6" w:rsidRDefault="007602A7"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7</w:t>
            </w:r>
          </w:p>
        </w:tc>
        <w:tc>
          <w:tcPr>
            <w:tcW w:w="1261" w:type="dxa"/>
          </w:tcPr>
          <w:p w14:paraId="62F20878" w14:textId="45948472"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Mitochondrial carnitine palmitoyltransferase which allows the transport of long-chain fatty acyl-CoA</w:t>
            </w:r>
            <w:r w:rsidR="00A86A94">
              <w:rPr>
                <w:rFonts w:ascii="Times New Roman" w:hAnsi="Times New Roman" w:cs="Times New Roman"/>
                <w:i w:val="0"/>
                <w:color w:val="000000" w:themeColor="text1"/>
              </w:rPr>
              <w:t>’</w:t>
            </w:r>
            <w:r>
              <w:rPr>
                <w:rFonts w:ascii="Times New Roman" w:hAnsi="Times New Roman" w:cs="Times New Roman"/>
                <w:i w:val="0"/>
                <w:color w:val="000000" w:themeColor="text1"/>
              </w:rPr>
              <w:t xml:space="preserve">s from cytoplasm to the mitochonidrial membrane for beta-oxidation </w:t>
            </w:r>
          </w:p>
        </w:tc>
        <w:tc>
          <w:tcPr>
            <w:tcW w:w="1530" w:type="dxa"/>
          </w:tcPr>
          <w:p w14:paraId="7A3BBDE1" w14:textId="370F0EEC"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60F05C38" w14:textId="6E73FFFC"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386" w:type="dxa"/>
          </w:tcPr>
          <w:p w14:paraId="000EB760" w14:textId="5449AC0C"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Cold intolerance </w:t>
            </w:r>
          </w:p>
        </w:tc>
        <w:tc>
          <w:tcPr>
            <w:tcW w:w="500" w:type="dxa"/>
          </w:tcPr>
          <w:p w14:paraId="4F9D87FC" w14:textId="71E5895E" w:rsidR="00001949" w:rsidRPr="00ED6EB6" w:rsidRDefault="00FF682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KaTwvQXV0aG9yPjxZZWFyPjIwMDg8L1llYXI+PFJlY051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MzE0LTIyPC9wYWdlcz48dm9sdW1lPjkz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KaTwvQXV0aG9yPjxZZWFyPjIwMDg8L1llYXI+PFJlY051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MzE0LTIyPC9wYWdlcz48dm9sdW1lPjkz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1]</w:t>
            </w:r>
            <w:r>
              <w:rPr>
                <w:rFonts w:ascii="Times New Roman" w:hAnsi="Times New Roman" w:cs="Times New Roman"/>
                <w:i w:val="0"/>
                <w:color w:val="000000" w:themeColor="text1"/>
              </w:rPr>
              <w:fldChar w:fldCharType="end"/>
            </w:r>
          </w:p>
        </w:tc>
      </w:tr>
      <w:tr w:rsidR="00DE6DB1" w:rsidRPr="00ED6EB6" w14:paraId="5C81FF73" w14:textId="77777777" w:rsidTr="003F505E">
        <w:trPr>
          <w:trHeight w:val="170"/>
        </w:trPr>
        <w:tc>
          <w:tcPr>
            <w:tcW w:w="895" w:type="dxa"/>
          </w:tcPr>
          <w:p w14:paraId="3E8B43B8" w14:textId="6005F51B" w:rsidR="00001949" w:rsidRPr="00241033" w:rsidRDefault="00001949" w:rsidP="003F505E">
            <w:pPr>
              <w:pStyle w:val="Caption"/>
              <w:keepNext/>
              <w:rPr>
                <w:rFonts w:ascii="Times New Roman" w:hAnsi="Times New Roman" w:cs="Times New Roman"/>
                <w:color w:val="000000" w:themeColor="text1"/>
              </w:rPr>
            </w:pPr>
            <w:r w:rsidRPr="00241033">
              <w:rPr>
                <w:rFonts w:ascii="Times New Roman" w:hAnsi="Times New Roman" w:cs="Times New Roman"/>
                <w:color w:val="000000" w:themeColor="text1"/>
              </w:rPr>
              <w:t xml:space="preserve">RABL2B </w:t>
            </w:r>
          </w:p>
        </w:tc>
        <w:tc>
          <w:tcPr>
            <w:tcW w:w="900" w:type="dxa"/>
          </w:tcPr>
          <w:p w14:paraId="7FB1B658" w14:textId="5CAA6C7F"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605413</w:t>
            </w:r>
          </w:p>
        </w:tc>
        <w:tc>
          <w:tcPr>
            <w:tcW w:w="1440" w:type="dxa"/>
          </w:tcPr>
          <w:p w14:paraId="5FAD3944" w14:textId="0242C1D3" w:rsidR="00001949" w:rsidRPr="00ED6EB6" w:rsidRDefault="00EA3D51"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1-2</w:t>
            </w:r>
          </w:p>
        </w:tc>
        <w:tc>
          <w:tcPr>
            <w:tcW w:w="1261" w:type="dxa"/>
          </w:tcPr>
          <w:p w14:paraId="137AC3BE" w14:textId="6B7A560E"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Member of RAB family of proteins, which are a group a GTP-binding proteins involved in exocytic and endocytic pathways. Also has role in intraflagellar transport and ciliogenesis </w:t>
            </w:r>
          </w:p>
        </w:tc>
        <w:tc>
          <w:tcPr>
            <w:tcW w:w="1530" w:type="dxa"/>
          </w:tcPr>
          <w:p w14:paraId="67B401EC" w14:textId="5E8183AB"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439" w:type="dxa"/>
          </w:tcPr>
          <w:p w14:paraId="7FBAB9E2" w14:textId="2F70E97D"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Unknown </w:t>
            </w:r>
          </w:p>
        </w:tc>
        <w:tc>
          <w:tcPr>
            <w:tcW w:w="1386" w:type="dxa"/>
          </w:tcPr>
          <w:p w14:paraId="397A1CAC" w14:textId="3859FEF6" w:rsidR="00001949" w:rsidRPr="00ED6EB6" w:rsidRDefault="00FF6824" w:rsidP="003F505E">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t xml:space="preserve">Infertility, polydactyly, retinal degeneration </w:t>
            </w:r>
          </w:p>
        </w:tc>
        <w:tc>
          <w:tcPr>
            <w:tcW w:w="500" w:type="dxa"/>
          </w:tcPr>
          <w:p w14:paraId="1CAAB8D8" w14:textId="141E9E35" w:rsidR="00001949" w:rsidRPr="00ED6EB6" w:rsidRDefault="00FF6824" w:rsidP="00D44785">
            <w:pPr>
              <w:pStyle w:val="Caption"/>
              <w:keepNext/>
              <w:rPr>
                <w:rFonts w:ascii="Times New Roman" w:hAnsi="Times New Roman" w:cs="Times New Roman"/>
                <w:i w:val="0"/>
                <w:color w:val="000000" w:themeColor="text1"/>
              </w:rPr>
            </w:pPr>
            <w:r>
              <w:rPr>
                <w:rFonts w:ascii="Times New Roman" w:hAnsi="Times New Roman" w:cs="Times New Roman"/>
                <w:i w:val="0"/>
                <w:color w:val="000000" w:themeColor="text1"/>
              </w:rPr>
              <w:fldChar w:fldCharType="begin">
                <w:fldData xml:space="preserve">PEVuZE5vdGU+PENpdGU+PEF1dGhvcj5OaXNoaWppbWE8L0F1dGhvcj48WWVhcj4yMDE3PC9ZZWFy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</w:fldData>
              </w:fldChar>
            </w:r>
            <w:r w:rsidR="00D44785">
              <w:rPr>
                <w:rFonts w:ascii="Times New Roman" w:hAnsi="Times New Roman" w:cs="Times New Roman"/>
                <w:i w:val="0"/>
                <w:color w:val="000000" w:themeColor="text1"/>
              </w:rPr>
              <w:instrText xml:space="preserve"> ADDIN EN.CITE </w:instrText>
            </w:r>
            <w:r w:rsidR="00D44785">
              <w:rPr>
                <w:rFonts w:ascii="Times New Roman" w:hAnsi="Times New Roman" w:cs="Times New Roman"/>
                <w:i w:val="0"/>
                <w:color w:val="000000" w:themeColor="text1"/>
              </w:rPr>
              <w:fldChar w:fldCharType="begin">
                <w:fldData xml:space="preserve">PEVuZE5vdGU+PENpdGU+PEF1dGhvcj5OaXNoaWppbWE8L0F1dGhvcj48WWVhcj4yMDE3PC9ZZWFy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</w:fldData>
              </w:fldChar>
            </w:r>
            <w:r w:rsidR="00D44785">
              <w:rPr>
                <w:rFonts w:ascii="Times New Roman" w:hAnsi="Times New Roman" w:cs="Times New Roman"/>
                <w:i w:val="0"/>
                <w:color w:val="000000" w:themeColor="text1"/>
              </w:rPr>
              <w:instrText xml:space="preserve"> ADDIN EN.CITE.DATA  </w:instrText>
            </w:r>
            <w:r w:rsidR="00D44785">
              <w:rPr>
                <w:rFonts w:ascii="Times New Roman" w:hAnsi="Times New Roman" w:cs="Times New Roman"/>
                <w:i w:val="0"/>
                <w:color w:val="000000" w:themeColor="text1"/>
              </w:rPr>
            </w:r>
            <w:r w:rsidR="00D44785">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sidR="00D44785">
              <w:rPr>
                <w:rFonts w:ascii="Times New Roman" w:hAnsi="Times New Roman" w:cs="Times New Roman"/>
                <w:i w:val="0"/>
                <w:noProof/>
                <w:color w:val="000000" w:themeColor="text1"/>
              </w:rPr>
              <w:t>[22, 23]</w:t>
            </w:r>
            <w:r>
              <w:rPr>
                <w:rFonts w:ascii="Times New Roman" w:hAnsi="Times New Roman" w:cs="Times New Roman"/>
                <w:i w:val="0"/>
                <w:color w:val="000000" w:themeColor="text1"/>
              </w:rPr>
              <w:fldChar w:fldCharType="end"/>
            </w:r>
          </w:p>
        </w:tc>
      </w:tr>
    </w:tbl>
    <w:p w14:paraId="7A965CED" w14:textId="05050CBB" w:rsidR="0037229C" w:rsidRPr="00681ADB" w:rsidRDefault="0037229C" w:rsidP="0037229C">
      <w:pPr>
        <w:spacing w:after="0" w:line="360" w:lineRule="auto"/>
        <w:jc w:val="both"/>
        <w:outlineLvl w:val="0"/>
        <w:rPr>
          <w:rFonts w:ascii="Times New Roman" w:hAnsi="Times New Roman" w:cs="Times New Roman"/>
          <w:sz w:val="18"/>
          <w:szCs w:val="18"/>
        </w:rPr>
      </w:pPr>
      <w:r w:rsidRPr="00681ADB">
        <w:rPr>
          <w:rFonts w:ascii="Times New Roman" w:hAnsi="Times New Roman" w:cs="Times New Roman"/>
          <w:sz w:val="18"/>
          <w:szCs w:val="18"/>
        </w:rPr>
        <w:t>(</w:t>
      </w:r>
      <w:r w:rsidR="007D708F">
        <w:rPr>
          <w:rFonts w:ascii="Times New Roman" w:hAnsi="Times New Roman" w:cs="Times New Roman"/>
          <w:sz w:val="18"/>
          <w:szCs w:val="18"/>
        </w:rPr>
        <w:t xml:space="preserve">ref = references; </w:t>
      </w:r>
      <w:r w:rsidRPr="00681ADB">
        <w:rPr>
          <w:rFonts w:ascii="Times New Roman" w:hAnsi="Times New Roman" w:cs="Times New Roman"/>
          <w:sz w:val="18"/>
          <w:szCs w:val="18"/>
        </w:rPr>
        <w:t>ASD= autism spectrum disorder; ID= intellectual disability)</w:t>
      </w:r>
    </w:p>
    <w:p w14:paraId="7577E4C2" w14:textId="77777777" w:rsidR="0037229C" w:rsidRDefault="0037229C" w:rsidP="0037229C">
      <w:pPr>
        <w:spacing w:after="0" w:line="360" w:lineRule="auto"/>
        <w:jc w:val="both"/>
        <w:outlineLvl w:val="0"/>
        <w:rPr>
          <w:rFonts w:ascii="Times New Roman" w:hAnsi="Times New Roman" w:cs="Times New Roman"/>
          <w:sz w:val="24"/>
          <w:szCs w:val="24"/>
        </w:rPr>
      </w:pPr>
    </w:p>
    <w:p w14:paraId="257AFE77" w14:textId="77777777" w:rsidR="000671F1" w:rsidRDefault="000671F1" w:rsidP="00374D5E">
      <w:pPr>
        <w:spacing w:after="0" w:line="360" w:lineRule="auto"/>
        <w:jc w:val="both"/>
        <w:outlineLvl w:val="0"/>
        <w:rPr>
          <w:rFonts w:ascii="Times New Roman" w:hAnsi="Times New Roman" w:cs="Times New Roman"/>
          <w:sz w:val="24"/>
          <w:szCs w:val="24"/>
        </w:rPr>
      </w:pPr>
    </w:p>
    <w:p w14:paraId="75CEF04C" w14:textId="77777777" w:rsidR="00A86A94" w:rsidRDefault="00A86A94" w:rsidP="00F13777">
      <w:pPr>
        <w:spacing w:after="0"/>
        <w:jc w:val="both"/>
        <w:outlineLvl w:val="0"/>
        <w:rPr>
          <w:rFonts w:ascii="Times New Roman" w:hAnsi="Times New Roman" w:cs="Times New Roman"/>
          <w:sz w:val="24"/>
          <w:szCs w:val="24"/>
        </w:rPr>
      </w:pPr>
    </w:p>
    <w:p w14:paraId="028BAD4E" w14:textId="77777777" w:rsidR="00207F93" w:rsidRDefault="00207F93" w:rsidP="00F13777">
      <w:pPr>
        <w:spacing w:after="0"/>
        <w:jc w:val="both"/>
        <w:outlineLvl w:val="0"/>
        <w:rPr>
          <w:rFonts w:ascii="Times New Roman" w:hAnsi="Times New Roman" w:cs="Times New Roman"/>
          <w:sz w:val="24"/>
          <w:szCs w:val="24"/>
        </w:rPr>
      </w:pPr>
    </w:p>
    <w:p w14:paraId="58FBD715" w14:textId="6352BF68" w:rsidR="00330B7D" w:rsidRPr="00D158C0" w:rsidRDefault="001C1B2F" w:rsidP="007D6A7D">
      <w:pPr>
        <w:spacing w:after="0"/>
        <w:jc w:val="both"/>
        <w:outlineLvl w:val="0"/>
        <w:rPr>
          <w:rFonts w:ascii="Times New Roman" w:hAnsi="Times New Roman" w:cs="Times New Roman"/>
          <w:sz w:val="24"/>
          <w:szCs w:val="24"/>
        </w:rPr>
      </w:pPr>
      <w:r w:rsidRPr="00D158C0">
        <w:rPr>
          <w:rFonts w:ascii="Times New Roman" w:hAnsi="Times New Roman" w:cs="Times New Roman"/>
          <w:sz w:val="24"/>
          <w:szCs w:val="24"/>
        </w:rPr>
        <w:lastRenderedPageBreak/>
        <w:t>References</w:t>
      </w:r>
    </w:p>
    <w:p w14:paraId="53C7CE3D" w14:textId="77777777" w:rsidR="00944EA9" w:rsidRPr="00D158C0" w:rsidRDefault="00944EA9" w:rsidP="002E7A94">
      <w:pPr>
        <w:pStyle w:val="ListParagraph"/>
        <w:spacing w:after="0"/>
        <w:jc w:val="both"/>
        <w:rPr>
          <w:rFonts w:ascii="Times New Roman" w:hAnsi="Times New Roman" w:cs="Times New Roman"/>
          <w:sz w:val="24"/>
          <w:szCs w:val="24"/>
          <w:highlight w:val="yellow"/>
          <w:u w:val="single"/>
        </w:rPr>
      </w:pPr>
    </w:p>
    <w:p w14:paraId="761CE347" w14:textId="23A8EEB6" w:rsidR="00D859CB" w:rsidRPr="00D859CB" w:rsidRDefault="00944EA9" w:rsidP="00D859CB">
      <w:pPr>
        <w:pStyle w:val="EndNoteBibliography"/>
        <w:spacing w:after="0"/>
        <w:rPr>
          <w:noProof/>
        </w:rPr>
      </w:pPr>
      <w:r w:rsidRPr="00D158C0">
        <w:rPr>
          <w:szCs w:val="24"/>
          <w:highlight w:val="yellow"/>
          <w:u w:val="single"/>
        </w:rPr>
        <w:fldChar w:fldCharType="begin"/>
      </w:r>
      <w:r w:rsidRPr="00D158C0">
        <w:rPr>
          <w:szCs w:val="24"/>
          <w:highlight w:val="yellow"/>
          <w:u w:val="single"/>
        </w:rPr>
        <w:instrText xml:space="preserve"> ADDIN EN.REFLIST </w:instrText>
      </w:r>
      <w:r w:rsidRPr="00D158C0">
        <w:rPr>
          <w:szCs w:val="24"/>
          <w:highlight w:val="yellow"/>
          <w:u w:val="single"/>
        </w:rPr>
        <w:fldChar w:fldCharType="separate"/>
      </w:r>
      <w:r w:rsidR="00D859CB" w:rsidRPr="00D859CB">
        <w:rPr>
          <w:noProof/>
        </w:rPr>
        <w:t>1.</w:t>
      </w:r>
      <w:r w:rsidR="00D859CB" w:rsidRPr="00D859CB">
        <w:rPr>
          <w:noProof/>
        </w:rPr>
        <w:tab/>
        <w:t xml:space="preserve">Online Mendelian Inheritance in Man, OMIM: McKusick-Nathans Institute of Genetic Medicine, Johns Hopkins University (Baltimore, MD);  [cited 2018]. Available from: </w:t>
      </w:r>
      <w:hyperlink r:id="rId8" w:history="1">
        <w:r w:rsidR="00D859CB" w:rsidRPr="00D859CB">
          <w:rPr>
            <w:rStyle w:val="Hyperlink"/>
            <w:rFonts w:asciiTheme="minorHAnsi" w:hAnsiTheme="minorHAnsi" w:cstheme="minorBidi"/>
            <w:noProof/>
            <w:sz w:val="22"/>
          </w:rPr>
          <w:t>https://omim.org/</w:t>
        </w:r>
      </w:hyperlink>
      <w:r w:rsidR="00D859CB" w:rsidRPr="00D859CB">
        <w:rPr>
          <w:noProof/>
        </w:rPr>
        <w:t>.</w:t>
      </w:r>
    </w:p>
    <w:p w14:paraId="18D616E1" w14:textId="77777777" w:rsidR="00D859CB" w:rsidRPr="00D859CB" w:rsidRDefault="00D859CB" w:rsidP="00D859CB">
      <w:pPr>
        <w:pStyle w:val="EndNoteBibliography"/>
        <w:spacing w:after="0"/>
        <w:rPr>
          <w:noProof/>
        </w:rPr>
      </w:pPr>
      <w:r w:rsidRPr="00D859CB">
        <w:rPr>
          <w:noProof/>
        </w:rPr>
        <w:t>2.</w:t>
      </w:r>
      <w:r w:rsidRPr="00D859CB">
        <w:rPr>
          <w:noProof/>
        </w:rPr>
        <w:tab/>
        <w:t>Sarasua SM, Dwivedi A, Boccuto L, Chen CF, Sharp JL, Rollins JD, et al. 22q13.2q13.32 genomic regions associated with severity of speech delay, developmental delay, and physical features in Phelan-McDermid syndrome. Genetics in medicine : official journal of the American College of Medical Genetics. 2014;16(4):318-28. Epub 2013/10/19. doi: 10.1038/gim.2013.144. PubMed PMID: 24136618.</w:t>
      </w:r>
    </w:p>
    <w:p w14:paraId="6E9C73C2" w14:textId="77777777" w:rsidR="00D859CB" w:rsidRPr="00D859CB" w:rsidRDefault="00D859CB" w:rsidP="00D859CB">
      <w:pPr>
        <w:pStyle w:val="EndNoteBibliography"/>
        <w:spacing w:after="0"/>
        <w:rPr>
          <w:noProof/>
        </w:rPr>
      </w:pPr>
      <w:r w:rsidRPr="00D859CB">
        <w:rPr>
          <w:noProof/>
        </w:rPr>
        <w:t>3.</w:t>
      </w:r>
      <w:r w:rsidRPr="00D859CB">
        <w:rPr>
          <w:noProof/>
        </w:rPr>
        <w:tab/>
        <w:t>Romeo S, Kozlitina J, Xing C, Pertsemlidis A, Cox D, Pennacchio LA, et al. Genetic variation in PNPLA3 confers susceptibility to nonalcoholic fatty liver disease. Nature genetics. 2008;40(12):1461-5. Epub 2008/09/30. doi: 10.1038/ng.257. PubMed PMID: 18820647; PubMed Central PMCID: PMCPMC2597056.</w:t>
      </w:r>
    </w:p>
    <w:p w14:paraId="31A21DD5" w14:textId="77777777" w:rsidR="00D859CB" w:rsidRPr="00D859CB" w:rsidRDefault="00D859CB" w:rsidP="00D859CB">
      <w:pPr>
        <w:pStyle w:val="EndNoteBibliography"/>
        <w:spacing w:after="0"/>
        <w:rPr>
          <w:noProof/>
        </w:rPr>
      </w:pPr>
      <w:r w:rsidRPr="00D859CB">
        <w:rPr>
          <w:noProof/>
        </w:rPr>
        <w:t>4.</w:t>
      </w:r>
      <w:r w:rsidRPr="00D859CB">
        <w:rPr>
          <w:noProof/>
        </w:rPr>
        <w:tab/>
        <w:t>Tian C, Stokowski RP, Kershenobich D, Ballinger DG, Hinds DA. Variant in PNPLA3 is associated with alcoholic liver disease. Nature genetics. 2010;42(1):21-3. Epub 2009/12/01. doi: 10.1038/ng.488. PubMed PMID: 19946271.</w:t>
      </w:r>
    </w:p>
    <w:p w14:paraId="141B0593" w14:textId="77777777" w:rsidR="00D859CB" w:rsidRPr="00D859CB" w:rsidRDefault="00D859CB" w:rsidP="00D859CB">
      <w:pPr>
        <w:pStyle w:val="EndNoteBibliography"/>
        <w:spacing w:after="0"/>
        <w:rPr>
          <w:noProof/>
        </w:rPr>
      </w:pPr>
      <w:r w:rsidRPr="00D859CB">
        <w:rPr>
          <w:noProof/>
        </w:rPr>
        <w:t>5.</w:t>
      </w:r>
      <w:r w:rsidRPr="00D859CB">
        <w:rPr>
          <w:noProof/>
        </w:rPr>
        <w:tab/>
        <w:t>Pearce LR, Huang X, Boudeau J, Pawlowski R, Wullschleger S, Deak M, et al. Identification of Protor as a novel Rictor-binding component of mTOR complex-2. The Biochemical journal. 2007;405(3):513-22. Epub 2007/04/28. doi: 10.1042/bj20070540. PubMed PMID: 17461779; PubMed Central PMCID: PMCPMC2267312.</w:t>
      </w:r>
    </w:p>
    <w:p w14:paraId="06FA8251" w14:textId="77777777" w:rsidR="00D859CB" w:rsidRPr="00D859CB" w:rsidRDefault="00D859CB" w:rsidP="00D859CB">
      <w:pPr>
        <w:pStyle w:val="EndNoteBibliography"/>
        <w:spacing w:after="0"/>
        <w:rPr>
          <w:noProof/>
        </w:rPr>
      </w:pPr>
      <w:r w:rsidRPr="00D859CB">
        <w:rPr>
          <w:noProof/>
        </w:rPr>
        <w:t>6.</w:t>
      </w:r>
      <w:r w:rsidRPr="00D859CB">
        <w:rPr>
          <w:noProof/>
        </w:rPr>
        <w:tab/>
        <w:t>Bertonha FB, Barros Filho Mde C, Kuasne H, Dos Reis PP, da Costa Prando E, Munoz JJ, et al. PHF21B as a candidate tumor suppressor gene in head and neck squamous cell carcinomas. Molecular oncology. 2015;9(2):450-62. Epub 2014/12/03. doi: 10.1016/j.molonc.2014.09.009. PubMed PMID: 25454821; PubMed Central PMCID: PMCPMC5528662.</w:t>
      </w:r>
    </w:p>
    <w:p w14:paraId="17857EFC" w14:textId="77777777" w:rsidR="00D859CB" w:rsidRPr="00D859CB" w:rsidRDefault="00D859CB" w:rsidP="00D859CB">
      <w:pPr>
        <w:pStyle w:val="EndNoteBibliography"/>
        <w:spacing w:after="0"/>
        <w:rPr>
          <w:noProof/>
        </w:rPr>
      </w:pPr>
      <w:r w:rsidRPr="00D859CB">
        <w:rPr>
          <w:noProof/>
        </w:rPr>
        <w:t>7.</w:t>
      </w:r>
      <w:r w:rsidRPr="00D859CB">
        <w:rPr>
          <w:noProof/>
        </w:rPr>
        <w:tab/>
        <w:t>Lindsay ME, Plafker K, Smith AE, Clurman BE, Macara IG. Npap60/Nup50 is a tri-stable switch that stimulates importin-alpha:beta-mediated nuclear protein import. Cell. 2002;110(3):349-60. Epub 2002/08/15. PubMed PMID: 12176322.</w:t>
      </w:r>
    </w:p>
    <w:p w14:paraId="5AB86492" w14:textId="77777777" w:rsidR="00D859CB" w:rsidRPr="00D859CB" w:rsidRDefault="00D859CB" w:rsidP="00D859CB">
      <w:pPr>
        <w:pStyle w:val="EndNoteBibliography"/>
        <w:spacing w:after="0"/>
        <w:rPr>
          <w:noProof/>
        </w:rPr>
      </w:pPr>
      <w:r w:rsidRPr="00D859CB">
        <w:rPr>
          <w:noProof/>
        </w:rPr>
        <w:t>8.</w:t>
      </w:r>
      <w:r w:rsidRPr="00D859CB">
        <w:rPr>
          <w:noProof/>
        </w:rPr>
        <w:tab/>
        <w:t>Djouadi F, Weinheimer CJ, Saffitz JE, Pitchford C, Bastin J, Gonzalez FJ, et al. A gender-related defect in lipid metabolism and glucose homeostasis in peroxisome proliferator- activated receptor alpha- deficient mice. The Journal of clinical investigation. 1998;102(6):1083-91. Epub 1998/09/17. doi: 10.1172/jci3949. PubMed PMID: 9739042; PubMed Central PMCID: PMCPMC509091.</w:t>
      </w:r>
    </w:p>
    <w:p w14:paraId="19598F42" w14:textId="77777777" w:rsidR="00D859CB" w:rsidRPr="00D859CB" w:rsidRDefault="00D859CB" w:rsidP="00D859CB">
      <w:pPr>
        <w:pStyle w:val="EndNoteBibliography"/>
        <w:spacing w:after="0"/>
        <w:rPr>
          <w:noProof/>
        </w:rPr>
      </w:pPr>
      <w:r w:rsidRPr="00D859CB">
        <w:rPr>
          <w:noProof/>
        </w:rPr>
        <w:t>9.</w:t>
      </w:r>
      <w:r w:rsidRPr="00D859CB">
        <w:rPr>
          <w:noProof/>
        </w:rPr>
        <w:tab/>
        <w:t>Monte M, Collavin L, Lazarevic D, Utrera R, Dragani TA, Schneider C. Cloning, chromosome mapping and functional characterization of a human homologue of murine gtse-1 (B99) gene. Gene. 2000;254(1-2):229-36. Epub 2000/09/07. PubMed PMID: 10974554.</w:t>
      </w:r>
    </w:p>
    <w:p w14:paraId="56F089F2" w14:textId="77777777" w:rsidR="00D859CB" w:rsidRPr="00D859CB" w:rsidRDefault="00D859CB" w:rsidP="00D859CB">
      <w:pPr>
        <w:pStyle w:val="EndNoteBibliography"/>
        <w:spacing w:after="0"/>
        <w:rPr>
          <w:noProof/>
        </w:rPr>
      </w:pPr>
      <w:r w:rsidRPr="00D859CB">
        <w:rPr>
          <w:noProof/>
        </w:rPr>
        <w:t>10.</w:t>
      </w:r>
      <w:r w:rsidRPr="00D859CB">
        <w:rPr>
          <w:noProof/>
        </w:rPr>
        <w:tab/>
        <w:t>Devenport D, Fuchs E. Planar polarization in embryonic epidermis orchestrates global asymmetric morphogenesis of hair follicles. Nature cell biology. 2008;10(11):1257-68. Epub 2008/10/14. doi: 10.1038/ncb1784. PubMed PMID: 18849982; PubMed Central PMCID: PMCPMC2607065.</w:t>
      </w:r>
    </w:p>
    <w:p w14:paraId="6A819A4C" w14:textId="77777777" w:rsidR="00D859CB" w:rsidRPr="00D859CB" w:rsidRDefault="00D859CB" w:rsidP="00D859CB">
      <w:pPr>
        <w:pStyle w:val="EndNoteBibliography"/>
        <w:spacing w:after="0"/>
        <w:rPr>
          <w:noProof/>
        </w:rPr>
      </w:pPr>
      <w:r w:rsidRPr="00D859CB">
        <w:rPr>
          <w:noProof/>
        </w:rPr>
        <w:t>11.</w:t>
      </w:r>
      <w:r w:rsidRPr="00D859CB">
        <w:rPr>
          <w:noProof/>
        </w:rPr>
        <w:tab/>
        <w:t>Allache R, De Marco P, Merello E, Capra V, Kibar Z. Role of the planar cell polarity gene CELSR1 in neural tube defects and caudal agenesis. Birth defects research Part A, Clinical and molecular teratology. 2012;94(3):176-81. Epub 2012/03/01. doi: 10.1002/bdra.23002. PubMed PMID: 22371354.</w:t>
      </w:r>
    </w:p>
    <w:p w14:paraId="45DBE281" w14:textId="77777777" w:rsidR="00D859CB" w:rsidRPr="00D859CB" w:rsidRDefault="00D859CB" w:rsidP="00D859CB">
      <w:pPr>
        <w:pStyle w:val="EndNoteBibliography"/>
        <w:spacing w:after="0"/>
        <w:rPr>
          <w:noProof/>
        </w:rPr>
      </w:pPr>
      <w:r w:rsidRPr="00D859CB">
        <w:rPr>
          <w:noProof/>
        </w:rPr>
        <w:lastRenderedPageBreak/>
        <w:t>12.</w:t>
      </w:r>
      <w:r w:rsidRPr="00D859CB">
        <w:rPr>
          <w:noProof/>
        </w:rPr>
        <w:tab/>
        <w:t>Robinson A, Escuin S, Doudney K, Vekemans M, Stevenson RE, Greene ND, et al. Mutations in the planar cell polarity genes CELSR1 and SCRIB are associated with the severe neural tube defect craniorachischisis. Human mutation. 2012;33(2):440-7. Epub 2011/11/19. doi: 10.1002/humu.21662. PubMed PMID: 22095531; PubMed Central PMCID: PMCPMC4772123.</w:t>
      </w:r>
    </w:p>
    <w:p w14:paraId="2D56F7AB" w14:textId="77777777" w:rsidR="00D859CB" w:rsidRPr="00D859CB" w:rsidRDefault="00D859CB" w:rsidP="00D859CB">
      <w:pPr>
        <w:pStyle w:val="EndNoteBibliography"/>
        <w:spacing w:after="0"/>
        <w:rPr>
          <w:noProof/>
        </w:rPr>
      </w:pPr>
      <w:r w:rsidRPr="00D859CB">
        <w:rPr>
          <w:noProof/>
        </w:rPr>
        <w:t>13.</w:t>
      </w:r>
      <w:r w:rsidRPr="00D859CB">
        <w:rPr>
          <w:noProof/>
        </w:rPr>
        <w:tab/>
        <w:t>Greninger AL, Knudsen GM, Betegon M, Burlingame AL, DeRisi JL. ACBD3 interaction with TBC1 domain 22 protein is differentially affected by enteroviral and kobuviral 3A protein binding. mBio. 2013;4(2):e00098-13. Epub 2013/04/11. doi: 10.1128/mBio.00098-13. PubMed PMID: 23572552; PubMed Central PMCID: PMCPMC3622926.</w:t>
      </w:r>
    </w:p>
    <w:p w14:paraId="403DBDAE" w14:textId="77777777" w:rsidR="00D859CB" w:rsidRPr="00D859CB" w:rsidRDefault="00D859CB" w:rsidP="00D859CB">
      <w:pPr>
        <w:pStyle w:val="EndNoteBibliography"/>
        <w:spacing w:after="0"/>
        <w:rPr>
          <w:noProof/>
        </w:rPr>
      </w:pPr>
      <w:r w:rsidRPr="00D859CB">
        <w:rPr>
          <w:noProof/>
        </w:rPr>
        <w:t>14.</w:t>
      </w:r>
      <w:r w:rsidRPr="00D859CB">
        <w:rPr>
          <w:noProof/>
        </w:rPr>
        <w:tab/>
        <w:t>Kranz C, Basinger AA, Gucsavas-Calikoglu M, Sun L, Powell CM, Henderson FW, et al. Expanding spectrum of congenital disorder of glycosylation Ig (CDG-Ig): sibs with a unique skeletal dysplasia, hypogammaglobulinemia, cardiomyopathy, genital malformations, and early lethality. American journal of medical genetics Part A. 2007;143a(12):1371-8. Epub 2007/05/17. doi: 10.1002/ajmg.a.31791. PubMed PMID: 17506107.</w:t>
      </w:r>
    </w:p>
    <w:p w14:paraId="6B899D3A" w14:textId="77777777" w:rsidR="00D859CB" w:rsidRPr="00D859CB" w:rsidRDefault="00D859CB" w:rsidP="00D859CB">
      <w:pPr>
        <w:pStyle w:val="EndNoteBibliography"/>
        <w:spacing w:after="0"/>
        <w:rPr>
          <w:noProof/>
        </w:rPr>
      </w:pPr>
      <w:r w:rsidRPr="00D859CB">
        <w:rPr>
          <w:noProof/>
        </w:rPr>
        <w:t>15.</w:t>
      </w:r>
      <w:r w:rsidRPr="00D859CB">
        <w:rPr>
          <w:noProof/>
        </w:rPr>
        <w:tab/>
        <w:t>Chantret I, Dupre T, Delenda C, Bucher S, Dancourt J, Barnier A, et al. Congenital disorders of glycosylation type Ig is defined by a deficiency in dolichyl-P-mannose:Man7GlcNAc2-PP-dolichyl mannosyltransferase. The Journal of biological chemistry. 2002;277(28):25815-22. Epub 2002/05/02. doi: 10.1074/jbc.M203285200. PubMed PMID: 11983712.</w:t>
      </w:r>
    </w:p>
    <w:p w14:paraId="1F99DE21" w14:textId="77777777" w:rsidR="00D859CB" w:rsidRPr="00D859CB" w:rsidRDefault="00D859CB" w:rsidP="00D859CB">
      <w:pPr>
        <w:pStyle w:val="EndNoteBibliography"/>
        <w:spacing w:after="0"/>
        <w:rPr>
          <w:noProof/>
        </w:rPr>
      </w:pPr>
      <w:r w:rsidRPr="00D859CB">
        <w:rPr>
          <w:noProof/>
        </w:rPr>
        <w:t>16.</w:t>
      </w:r>
      <w:r w:rsidRPr="00D859CB">
        <w:rPr>
          <w:noProof/>
        </w:rPr>
        <w:tab/>
        <w:t>Rupp PA, Fouad GT, Egelston CA, Reifsteck CA, Olson SB, Knosp WM, et al. Identification, genomic organization and mRNA expression of CRELD1, the founding member of a unique family of matricellular proteins. Gene. 2002;293(1-2):47-57. Epub 2002/07/26. PubMed PMID: 12137942.</w:t>
      </w:r>
    </w:p>
    <w:p w14:paraId="4ED83F7B" w14:textId="77777777" w:rsidR="00D859CB" w:rsidRPr="00D859CB" w:rsidRDefault="00D859CB" w:rsidP="00D859CB">
      <w:pPr>
        <w:pStyle w:val="EndNoteBibliography"/>
        <w:spacing w:after="0"/>
        <w:rPr>
          <w:noProof/>
        </w:rPr>
      </w:pPr>
      <w:r w:rsidRPr="00D859CB">
        <w:rPr>
          <w:noProof/>
        </w:rPr>
        <w:t>17.</w:t>
      </w:r>
      <w:r w:rsidRPr="00D859CB">
        <w:rPr>
          <w:noProof/>
        </w:rPr>
        <w:tab/>
        <w:t>Kao HY, Lee CH, Komarov A, Han CC, Evans RM. Isolation and characterization of mammalian HDAC10, a novel histone deacetylase. The Journal of biological chemistry. 2002;277(1):187-93. Epub 2001/10/26. doi: 10.1074/jbc.M108931200. PubMed PMID: 11677242.</w:t>
      </w:r>
    </w:p>
    <w:p w14:paraId="74455DCF" w14:textId="77777777" w:rsidR="00D859CB" w:rsidRPr="00D859CB" w:rsidRDefault="00D859CB" w:rsidP="00D859CB">
      <w:pPr>
        <w:pStyle w:val="EndNoteBibliography"/>
        <w:spacing w:after="0"/>
        <w:rPr>
          <w:noProof/>
        </w:rPr>
      </w:pPr>
      <w:r w:rsidRPr="00D859CB">
        <w:rPr>
          <w:noProof/>
        </w:rPr>
        <w:t>18.</w:t>
      </w:r>
      <w:r w:rsidRPr="00D859CB">
        <w:rPr>
          <w:noProof/>
        </w:rPr>
        <w:tab/>
        <w:t>Goedert M, Hasegawa J, Craxton M, Leversha MA, Clegg S. Assignment of the human stress-activated protein kinase-3 gene (SAPK3) to chromosome 22q13.3 by fluorescence in situ hybridization. Genomics. 1997;41(3):501-2. Epub 1997/05/01. doi: 10.1006/geno.1997.4633. PubMed PMID: 9169156.</w:t>
      </w:r>
    </w:p>
    <w:p w14:paraId="1FDB8B3F" w14:textId="77777777" w:rsidR="00D859CB" w:rsidRPr="00D859CB" w:rsidRDefault="00D859CB" w:rsidP="00D859CB">
      <w:pPr>
        <w:pStyle w:val="EndNoteBibliography"/>
        <w:spacing w:after="0"/>
        <w:rPr>
          <w:noProof/>
        </w:rPr>
      </w:pPr>
      <w:r w:rsidRPr="00D859CB">
        <w:rPr>
          <w:noProof/>
        </w:rPr>
        <w:t>19.</w:t>
      </w:r>
      <w:r w:rsidRPr="00D859CB">
        <w:rPr>
          <w:noProof/>
        </w:rPr>
        <w:tab/>
        <w:t>Taanman JW, Daras M, Albrecht J, Davie CA, Mallam EA, Muddle JR, et al. Characterization of a novel TYMP splice site mutation associated with mitochondrial neurogastrointestinal encephalomyopathy (MNGIE). Neuromuscular disorders : NMD. 2009;19(2):151-4. Epub 2008/12/06. doi: 10.1016/j.nmd.2008.11.002. PubMed PMID: 19056268.</w:t>
      </w:r>
    </w:p>
    <w:p w14:paraId="2398B400" w14:textId="77777777" w:rsidR="00D859CB" w:rsidRPr="00D859CB" w:rsidRDefault="00D859CB" w:rsidP="00D859CB">
      <w:pPr>
        <w:pStyle w:val="EndNoteBibliography"/>
        <w:spacing w:after="0"/>
        <w:rPr>
          <w:noProof/>
        </w:rPr>
      </w:pPr>
      <w:r w:rsidRPr="00D859CB">
        <w:rPr>
          <w:noProof/>
        </w:rPr>
        <w:t>20.</w:t>
      </w:r>
      <w:r w:rsidRPr="00D859CB">
        <w:rPr>
          <w:noProof/>
        </w:rPr>
        <w:tab/>
        <w:t>Griffiths L, Stratford IJ. Platelet-derived endothelial cell growth factor thymidine phosphorylase in tumour growth and response to therapy. British journal of cancer. 1997;76(6):689-93. Epub 1997/01/01. PubMed PMID: 9310231; PubMed Central PMCID: PMCPMC2228052.</w:t>
      </w:r>
    </w:p>
    <w:p w14:paraId="67FB8319" w14:textId="77777777" w:rsidR="00D859CB" w:rsidRPr="00D859CB" w:rsidRDefault="00D859CB" w:rsidP="00D859CB">
      <w:pPr>
        <w:pStyle w:val="EndNoteBibliography"/>
        <w:spacing w:after="0"/>
        <w:rPr>
          <w:noProof/>
        </w:rPr>
      </w:pPr>
      <w:r w:rsidRPr="00D859CB">
        <w:rPr>
          <w:noProof/>
        </w:rPr>
        <w:t>21.</w:t>
      </w:r>
      <w:r w:rsidRPr="00D859CB">
        <w:rPr>
          <w:noProof/>
        </w:rPr>
        <w:tab/>
        <w:t>Ji S, You Y, Kerner J, Hoppel CL, Schoeb TR, Chick WS, et al. Homozygous carnitine palmitoyltransferase 1b (muscle isoform) deficiency is lethal in the mouse. Molecular genetics and metabolism. 2008;93(3):314-22. Epub 2007/11/21. doi: 10.1016/j.ymgme.2007.10.006. PubMed PMID: 18023382; PubMed Central PMCID: PMCPMC2270477.</w:t>
      </w:r>
    </w:p>
    <w:p w14:paraId="026AEC8B" w14:textId="77777777" w:rsidR="00D859CB" w:rsidRPr="00D859CB" w:rsidRDefault="00D859CB" w:rsidP="00D859CB">
      <w:pPr>
        <w:pStyle w:val="EndNoteBibliography"/>
        <w:spacing w:after="0"/>
        <w:rPr>
          <w:noProof/>
        </w:rPr>
      </w:pPr>
      <w:r w:rsidRPr="00D859CB">
        <w:rPr>
          <w:noProof/>
        </w:rPr>
        <w:t>22.</w:t>
      </w:r>
      <w:r w:rsidRPr="00D859CB">
        <w:rPr>
          <w:noProof/>
        </w:rPr>
        <w:tab/>
        <w:t xml:space="preserve">Nishijima Y, Hagiya Y, Kubo T, Takei R, Katoh Y, Nakayama K. RABL2 interacts with the intraflagellar transport-B complex and CEP19 and participates in ciliary assembly. Molecular </w:t>
      </w:r>
      <w:r w:rsidRPr="00D859CB">
        <w:rPr>
          <w:noProof/>
        </w:rPr>
        <w:lastRenderedPageBreak/>
        <w:t>biology of the cell. 2017;28(12):1652-66. Epub 2017/04/22. doi: 10.1091/mbc.E17-01-0017. PubMed PMID: 28428259; PubMed Central PMCID: PMCPMC5469608.</w:t>
      </w:r>
    </w:p>
    <w:p w14:paraId="50F3F6D4" w14:textId="77777777" w:rsidR="00D859CB" w:rsidRPr="00D859CB" w:rsidRDefault="00D859CB" w:rsidP="00D859CB">
      <w:pPr>
        <w:pStyle w:val="EndNoteBibliography"/>
        <w:rPr>
          <w:noProof/>
        </w:rPr>
      </w:pPr>
      <w:r w:rsidRPr="00D859CB">
        <w:rPr>
          <w:noProof/>
        </w:rPr>
        <w:t>23.</w:t>
      </w:r>
      <w:r w:rsidRPr="00D859CB">
        <w:rPr>
          <w:noProof/>
        </w:rPr>
        <w:tab/>
        <w:t>Kanie T, Abbott KL, Mooney NA, Plowey ED, Demeter J, Jackson PK. The CEP19-RABL2 GTPase Complex Binds IFT-B to Initiate Intraflagellar Transport at the Ciliary Base. Developmental cell. 2017;42(1):22-36.e12. Epub 2017/06/20. doi: 10.1016/j.devcel.2017.05.016. PubMed PMID: 28625565; PubMed Central PMCID: PMCPMC5556974.</w:t>
      </w:r>
    </w:p>
    <w:p w14:paraId="25EC0226" w14:textId="5937E909" w:rsidR="00B15B52" w:rsidRDefault="00944EA9" w:rsidP="002E7A94">
      <w:pPr>
        <w:pStyle w:val="ListParagraph"/>
        <w:numPr>
          <w:ilvl w:val="0"/>
          <w:numId w:val="1"/>
        </w:numPr>
        <w:spacing w:after="0"/>
        <w:jc w:val="both"/>
        <w:rPr>
          <w:rFonts w:ascii="Times New Roman" w:hAnsi="Times New Roman" w:cs="Times New Roman"/>
          <w:sz w:val="24"/>
          <w:szCs w:val="24"/>
        </w:rPr>
      </w:pPr>
      <w:r w:rsidRPr="00D158C0">
        <w:rPr>
          <w:rFonts w:ascii="Times New Roman" w:hAnsi="Times New Roman" w:cs="Times New Roman"/>
          <w:sz w:val="24"/>
          <w:szCs w:val="24"/>
          <w:highlight w:val="yellow"/>
        </w:rPr>
        <w:fldChar w:fldCharType="end"/>
      </w:r>
    </w:p>
    <w:p w14:paraId="6A1B3CCD" w14:textId="77777777" w:rsidR="00B15B52" w:rsidRDefault="00B15B52" w:rsidP="002E7A94">
      <w:pPr>
        <w:spacing w:after="0"/>
        <w:jc w:val="both"/>
        <w:rPr>
          <w:rFonts w:ascii="Times New Roman" w:hAnsi="Times New Roman" w:cs="Times New Roman"/>
          <w:sz w:val="24"/>
          <w:szCs w:val="24"/>
        </w:rPr>
      </w:pPr>
    </w:p>
    <w:p w14:paraId="33F78FFB" w14:textId="77777777" w:rsidR="000260C9" w:rsidRDefault="000260C9" w:rsidP="002E7A94">
      <w:pPr>
        <w:spacing w:after="0"/>
        <w:jc w:val="both"/>
        <w:rPr>
          <w:rFonts w:ascii="Times New Roman" w:hAnsi="Times New Roman" w:cs="Times New Roman"/>
          <w:sz w:val="24"/>
          <w:szCs w:val="24"/>
        </w:rPr>
      </w:pPr>
    </w:p>
    <w:p w14:paraId="0B9EDCE2" w14:textId="77777777" w:rsidR="000260C9" w:rsidRDefault="000260C9" w:rsidP="002E7A94">
      <w:pPr>
        <w:spacing w:after="0"/>
        <w:jc w:val="both"/>
        <w:rPr>
          <w:rFonts w:ascii="Times New Roman" w:hAnsi="Times New Roman" w:cs="Times New Roman"/>
          <w:sz w:val="24"/>
          <w:szCs w:val="24"/>
        </w:rPr>
      </w:pPr>
    </w:p>
    <w:p w14:paraId="61FBE34C" w14:textId="77777777" w:rsidR="00F27824" w:rsidRDefault="00F27824" w:rsidP="00964F7E">
      <w:pPr>
        <w:pStyle w:val="Caption"/>
        <w:keepNext/>
        <w:rPr>
          <w:rFonts w:ascii="Times New Roman" w:hAnsi="Times New Roman" w:cs="Times New Roman"/>
          <w:b/>
          <w:i w:val="0"/>
          <w:color w:val="000000" w:themeColor="text1"/>
          <w:sz w:val="24"/>
          <w:szCs w:val="24"/>
        </w:rPr>
      </w:pPr>
    </w:p>
    <w:p w14:paraId="174BC9BB" w14:textId="77777777" w:rsidR="00F27824" w:rsidRDefault="00F27824" w:rsidP="00964F7E">
      <w:pPr>
        <w:pStyle w:val="Caption"/>
        <w:keepNext/>
        <w:rPr>
          <w:rFonts w:ascii="Times New Roman" w:hAnsi="Times New Roman" w:cs="Times New Roman"/>
          <w:b/>
          <w:i w:val="0"/>
          <w:color w:val="000000" w:themeColor="text1"/>
          <w:sz w:val="24"/>
          <w:szCs w:val="24"/>
        </w:rPr>
      </w:pPr>
    </w:p>
    <w:p w14:paraId="1D3834C0" w14:textId="77777777" w:rsidR="00F27824" w:rsidRDefault="00F27824" w:rsidP="00964F7E">
      <w:pPr>
        <w:pStyle w:val="Caption"/>
        <w:keepNext/>
        <w:rPr>
          <w:rFonts w:ascii="Times New Roman" w:hAnsi="Times New Roman" w:cs="Times New Roman"/>
          <w:b/>
          <w:i w:val="0"/>
          <w:color w:val="000000" w:themeColor="text1"/>
          <w:sz w:val="24"/>
          <w:szCs w:val="24"/>
        </w:rPr>
      </w:pPr>
    </w:p>
    <w:p w14:paraId="68C56179" w14:textId="77777777" w:rsidR="000671F1" w:rsidRDefault="000671F1" w:rsidP="000671F1"/>
    <w:p w14:paraId="77394E26" w14:textId="77777777" w:rsidR="000671F1" w:rsidRPr="000671F1" w:rsidRDefault="000671F1" w:rsidP="000671F1"/>
    <w:sectPr w:rsidR="000671F1" w:rsidRPr="000671F1" w:rsidSect="00A00C60">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67253" w14:textId="77777777" w:rsidR="00C143F4" w:rsidRDefault="00C143F4" w:rsidP="00651252">
      <w:pPr>
        <w:spacing w:after="0" w:line="240" w:lineRule="auto"/>
      </w:pPr>
      <w:r>
        <w:separator/>
      </w:r>
    </w:p>
  </w:endnote>
  <w:endnote w:type="continuationSeparator" w:id="0">
    <w:p w14:paraId="7C5A20FB" w14:textId="77777777" w:rsidR="00C143F4" w:rsidRDefault="00C143F4" w:rsidP="00651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A8414" w14:textId="77777777" w:rsidR="00C143F4" w:rsidRDefault="00C143F4" w:rsidP="00651252">
      <w:pPr>
        <w:spacing w:after="0" w:line="240" w:lineRule="auto"/>
      </w:pPr>
      <w:r>
        <w:separator/>
      </w:r>
    </w:p>
  </w:footnote>
  <w:footnote w:type="continuationSeparator" w:id="0">
    <w:p w14:paraId="797FECB9" w14:textId="77777777" w:rsidR="00C143F4" w:rsidRDefault="00C143F4" w:rsidP="0065125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972877"/>
      <w:docPartObj>
        <w:docPartGallery w:val="Page Numbers (Top of Page)"/>
        <w:docPartUnique/>
      </w:docPartObj>
    </w:sdtPr>
    <w:sdtEndPr>
      <w:rPr>
        <w:noProof/>
      </w:rPr>
    </w:sdtEndPr>
    <w:sdtContent>
      <w:p w14:paraId="2D182B2F" w14:textId="77777777" w:rsidR="007D708F" w:rsidRDefault="007D708F">
        <w:pPr>
          <w:pStyle w:val="Header"/>
          <w:jc w:val="right"/>
        </w:pPr>
        <w:r>
          <w:t xml:space="preserve">Ziats et al. </w:t>
        </w:r>
        <w:r>
          <w:fldChar w:fldCharType="begin"/>
        </w:r>
        <w:r>
          <w:instrText xml:space="preserve"> PAGE   \* MERGEFORMAT </w:instrText>
        </w:r>
        <w:r>
          <w:fldChar w:fldCharType="separate"/>
        </w:r>
        <w:r w:rsidR="00147A1F">
          <w:rPr>
            <w:noProof/>
          </w:rPr>
          <w:t>4</w:t>
        </w:r>
        <w:r>
          <w:rPr>
            <w:noProof/>
          </w:rPr>
          <w:fldChar w:fldCharType="end"/>
        </w:r>
      </w:p>
    </w:sdtContent>
  </w:sdt>
  <w:p w14:paraId="133D6CFD" w14:textId="77777777" w:rsidR="007D708F" w:rsidRDefault="007D708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85282"/>
    <w:multiLevelType w:val="hybridMultilevel"/>
    <w:tmpl w:val="4C82A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522A6F"/>
    <w:multiLevelType w:val="hybridMultilevel"/>
    <w:tmpl w:val="2EDAABCE"/>
    <w:lvl w:ilvl="0" w:tplc="F3825D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C2186C"/>
    <w:multiLevelType w:val="hybridMultilevel"/>
    <w:tmpl w:val="F0C09494"/>
    <w:lvl w:ilvl="0" w:tplc="6F8A921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DB4220"/>
    <w:multiLevelType w:val="hybridMultilevel"/>
    <w:tmpl w:val="3DE03920"/>
    <w:lvl w:ilvl="0" w:tplc="9F2A80B6">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vdfpwu22xxge2ef5pee2cp52wrp095tdt&quot;&gt;PMS&lt;record-ids&gt;&lt;item&gt;22&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31&lt;/item&gt;&lt;/record-ids&gt;&lt;/item&gt;&lt;/Libraries&gt;"/>
  </w:docVars>
  <w:rsids>
    <w:rsidRoot w:val="004C6C98"/>
    <w:rsid w:val="00001949"/>
    <w:rsid w:val="0000225C"/>
    <w:rsid w:val="00002E5C"/>
    <w:rsid w:val="00002E7D"/>
    <w:rsid w:val="00002F70"/>
    <w:rsid w:val="000066C6"/>
    <w:rsid w:val="000108EC"/>
    <w:rsid w:val="0001287F"/>
    <w:rsid w:val="000166A8"/>
    <w:rsid w:val="00022F05"/>
    <w:rsid w:val="000258F8"/>
    <w:rsid w:val="000260C9"/>
    <w:rsid w:val="00026251"/>
    <w:rsid w:val="00027DC9"/>
    <w:rsid w:val="00030DE0"/>
    <w:rsid w:val="00033F10"/>
    <w:rsid w:val="00034564"/>
    <w:rsid w:val="00036482"/>
    <w:rsid w:val="00037C4D"/>
    <w:rsid w:val="0004255F"/>
    <w:rsid w:val="000426F6"/>
    <w:rsid w:val="00047AAA"/>
    <w:rsid w:val="0005088A"/>
    <w:rsid w:val="00050ACC"/>
    <w:rsid w:val="0005271B"/>
    <w:rsid w:val="00055580"/>
    <w:rsid w:val="00057CBA"/>
    <w:rsid w:val="0006028E"/>
    <w:rsid w:val="0006099E"/>
    <w:rsid w:val="0006468C"/>
    <w:rsid w:val="0006613E"/>
    <w:rsid w:val="000671F1"/>
    <w:rsid w:val="00073627"/>
    <w:rsid w:val="00080D8D"/>
    <w:rsid w:val="00083552"/>
    <w:rsid w:val="000843C5"/>
    <w:rsid w:val="000851AA"/>
    <w:rsid w:val="00086DBA"/>
    <w:rsid w:val="00087DE8"/>
    <w:rsid w:val="00091635"/>
    <w:rsid w:val="000937EE"/>
    <w:rsid w:val="0009467D"/>
    <w:rsid w:val="000963C7"/>
    <w:rsid w:val="000A000B"/>
    <w:rsid w:val="000A31EA"/>
    <w:rsid w:val="000A3C45"/>
    <w:rsid w:val="000B018D"/>
    <w:rsid w:val="000B498C"/>
    <w:rsid w:val="000C0494"/>
    <w:rsid w:val="000C0E42"/>
    <w:rsid w:val="000C12FC"/>
    <w:rsid w:val="000C2458"/>
    <w:rsid w:val="000C3741"/>
    <w:rsid w:val="000C43BD"/>
    <w:rsid w:val="000C5DEE"/>
    <w:rsid w:val="000C7295"/>
    <w:rsid w:val="000D30AE"/>
    <w:rsid w:val="000D55B6"/>
    <w:rsid w:val="000D5A46"/>
    <w:rsid w:val="000E1629"/>
    <w:rsid w:val="000E2117"/>
    <w:rsid w:val="000F0A93"/>
    <w:rsid w:val="000F16F9"/>
    <w:rsid w:val="000F2891"/>
    <w:rsid w:val="000F33F2"/>
    <w:rsid w:val="000F52E6"/>
    <w:rsid w:val="000F6167"/>
    <w:rsid w:val="000F793A"/>
    <w:rsid w:val="001030E2"/>
    <w:rsid w:val="00105182"/>
    <w:rsid w:val="0010624D"/>
    <w:rsid w:val="00107EAD"/>
    <w:rsid w:val="00115266"/>
    <w:rsid w:val="001327BB"/>
    <w:rsid w:val="00135AA2"/>
    <w:rsid w:val="00136D92"/>
    <w:rsid w:val="001420CC"/>
    <w:rsid w:val="0014317F"/>
    <w:rsid w:val="00145912"/>
    <w:rsid w:val="00147A1F"/>
    <w:rsid w:val="0015098D"/>
    <w:rsid w:val="00151034"/>
    <w:rsid w:val="00151761"/>
    <w:rsid w:val="00153770"/>
    <w:rsid w:val="00155E09"/>
    <w:rsid w:val="00155EE0"/>
    <w:rsid w:val="0016257B"/>
    <w:rsid w:val="00171D12"/>
    <w:rsid w:val="00175EFE"/>
    <w:rsid w:val="0018004E"/>
    <w:rsid w:val="0018580B"/>
    <w:rsid w:val="00186650"/>
    <w:rsid w:val="00193CD0"/>
    <w:rsid w:val="001A0517"/>
    <w:rsid w:val="001A397E"/>
    <w:rsid w:val="001A7767"/>
    <w:rsid w:val="001A7B6E"/>
    <w:rsid w:val="001B2A24"/>
    <w:rsid w:val="001B5482"/>
    <w:rsid w:val="001C12CA"/>
    <w:rsid w:val="001C1B2F"/>
    <w:rsid w:val="001C1E2E"/>
    <w:rsid w:val="001C2F21"/>
    <w:rsid w:val="001C3D51"/>
    <w:rsid w:val="001D3173"/>
    <w:rsid w:val="001D60D8"/>
    <w:rsid w:val="001E1BEB"/>
    <w:rsid w:val="001E3B6B"/>
    <w:rsid w:val="001E64FC"/>
    <w:rsid w:val="001E729C"/>
    <w:rsid w:val="001F0521"/>
    <w:rsid w:val="001F295D"/>
    <w:rsid w:val="001F2EBD"/>
    <w:rsid w:val="001F4C39"/>
    <w:rsid w:val="001F5613"/>
    <w:rsid w:val="001F637F"/>
    <w:rsid w:val="0020034E"/>
    <w:rsid w:val="00200ABF"/>
    <w:rsid w:val="00204354"/>
    <w:rsid w:val="002046BA"/>
    <w:rsid w:val="0020498B"/>
    <w:rsid w:val="00206762"/>
    <w:rsid w:val="00206DB2"/>
    <w:rsid w:val="00207F93"/>
    <w:rsid w:val="00211959"/>
    <w:rsid w:val="00225022"/>
    <w:rsid w:val="00225A35"/>
    <w:rsid w:val="00225DA1"/>
    <w:rsid w:val="0023031D"/>
    <w:rsid w:val="00230BA3"/>
    <w:rsid w:val="002311D5"/>
    <w:rsid w:val="00236E78"/>
    <w:rsid w:val="00237C3B"/>
    <w:rsid w:val="00241033"/>
    <w:rsid w:val="002430CD"/>
    <w:rsid w:val="00246238"/>
    <w:rsid w:val="00246B7B"/>
    <w:rsid w:val="0025098C"/>
    <w:rsid w:val="00256CBF"/>
    <w:rsid w:val="00262594"/>
    <w:rsid w:val="002660F3"/>
    <w:rsid w:val="00267161"/>
    <w:rsid w:val="00270947"/>
    <w:rsid w:val="002730E2"/>
    <w:rsid w:val="002734FE"/>
    <w:rsid w:val="00286CC8"/>
    <w:rsid w:val="00290902"/>
    <w:rsid w:val="002921F0"/>
    <w:rsid w:val="00295272"/>
    <w:rsid w:val="002A4A90"/>
    <w:rsid w:val="002A6332"/>
    <w:rsid w:val="002A65A0"/>
    <w:rsid w:val="002C2BF5"/>
    <w:rsid w:val="002C4773"/>
    <w:rsid w:val="002C50BD"/>
    <w:rsid w:val="002C5AA3"/>
    <w:rsid w:val="002D3F28"/>
    <w:rsid w:val="002E2D70"/>
    <w:rsid w:val="002E2EDA"/>
    <w:rsid w:val="002E64AF"/>
    <w:rsid w:val="002E697F"/>
    <w:rsid w:val="002E6B80"/>
    <w:rsid w:val="002E71FB"/>
    <w:rsid w:val="002E724B"/>
    <w:rsid w:val="002E7A94"/>
    <w:rsid w:val="002E7CEC"/>
    <w:rsid w:val="002F1ABB"/>
    <w:rsid w:val="002F39D3"/>
    <w:rsid w:val="002F6024"/>
    <w:rsid w:val="002F6C11"/>
    <w:rsid w:val="002F6FC9"/>
    <w:rsid w:val="00302136"/>
    <w:rsid w:val="003059DE"/>
    <w:rsid w:val="00305C7C"/>
    <w:rsid w:val="003106C9"/>
    <w:rsid w:val="003147CF"/>
    <w:rsid w:val="003207E6"/>
    <w:rsid w:val="00320E03"/>
    <w:rsid w:val="00322EA9"/>
    <w:rsid w:val="00324BB7"/>
    <w:rsid w:val="00327D63"/>
    <w:rsid w:val="0033007E"/>
    <w:rsid w:val="00330599"/>
    <w:rsid w:val="00330B7D"/>
    <w:rsid w:val="00332521"/>
    <w:rsid w:val="00332BBB"/>
    <w:rsid w:val="00335D6B"/>
    <w:rsid w:val="00335FC9"/>
    <w:rsid w:val="0033752D"/>
    <w:rsid w:val="003443B2"/>
    <w:rsid w:val="00345718"/>
    <w:rsid w:val="00351A19"/>
    <w:rsid w:val="00352F0B"/>
    <w:rsid w:val="003537C3"/>
    <w:rsid w:val="00361D4B"/>
    <w:rsid w:val="00363333"/>
    <w:rsid w:val="00367462"/>
    <w:rsid w:val="0036798F"/>
    <w:rsid w:val="0037229C"/>
    <w:rsid w:val="003746EB"/>
    <w:rsid w:val="00374D5E"/>
    <w:rsid w:val="003775E1"/>
    <w:rsid w:val="00377C9B"/>
    <w:rsid w:val="00382D4E"/>
    <w:rsid w:val="00383106"/>
    <w:rsid w:val="00385D69"/>
    <w:rsid w:val="00392381"/>
    <w:rsid w:val="003934DC"/>
    <w:rsid w:val="003A2565"/>
    <w:rsid w:val="003A3F48"/>
    <w:rsid w:val="003A6CBE"/>
    <w:rsid w:val="003B3B72"/>
    <w:rsid w:val="003B47C0"/>
    <w:rsid w:val="003B49A9"/>
    <w:rsid w:val="003B59A8"/>
    <w:rsid w:val="003B5D8B"/>
    <w:rsid w:val="003B6A75"/>
    <w:rsid w:val="003C3736"/>
    <w:rsid w:val="003C4A0B"/>
    <w:rsid w:val="003C5C86"/>
    <w:rsid w:val="003C7DEC"/>
    <w:rsid w:val="003D6516"/>
    <w:rsid w:val="003E0F77"/>
    <w:rsid w:val="003E7026"/>
    <w:rsid w:val="003F023C"/>
    <w:rsid w:val="003F1B12"/>
    <w:rsid w:val="003F2EEA"/>
    <w:rsid w:val="003F42D1"/>
    <w:rsid w:val="003F505E"/>
    <w:rsid w:val="0040248D"/>
    <w:rsid w:val="0040273A"/>
    <w:rsid w:val="00402D31"/>
    <w:rsid w:val="0040364E"/>
    <w:rsid w:val="00403A46"/>
    <w:rsid w:val="00404ED7"/>
    <w:rsid w:val="004061CE"/>
    <w:rsid w:val="00407BBF"/>
    <w:rsid w:val="004155B1"/>
    <w:rsid w:val="00417988"/>
    <w:rsid w:val="00426423"/>
    <w:rsid w:val="00427B85"/>
    <w:rsid w:val="00430103"/>
    <w:rsid w:val="004304C2"/>
    <w:rsid w:val="0043174D"/>
    <w:rsid w:val="00434D46"/>
    <w:rsid w:val="00437453"/>
    <w:rsid w:val="004417FE"/>
    <w:rsid w:val="004475DB"/>
    <w:rsid w:val="00447769"/>
    <w:rsid w:val="00451B8F"/>
    <w:rsid w:val="004753D6"/>
    <w:rsid w:val="00476580"/>
    <w:rsid w:val="00480653"/>
    <w:rsid w:val="00482809"/>
    <w:rsid w:val="00482AA6"/>
    <w:rsid w:val="00483D7E"/>
    <w:rsid w:val="00483EA3"/>
    <w:rsid w:val="00490A87"/>
    <w:rsid w:val="00491E66"/>
    <w:rsid w:val="00493779"/>
    <w:rsid w:val="004A0C66"/>
    <w:rsid w:val="004A23DB"/>
    <w:rsid w:val="004A3F01"/>
    <w:rsid w:val="004A5D5B"/>
    <w:rsid w:val="004A6E95"/>
    <w:rsid w:val="004B0FE1"/>
    <w:rsid w:val="004B3EA7"/>
    <w:rsid w:val="004B4CA8"/>
    <w:rsid w:val="004B50CD"/>
    <w:rsid w:val="004B6AC4"/>
    <w:rsid w:val="004B6F78"/>
    <w:rsid w:val="004B757E"/>
    <w:rsid w:val="004C0AD4"/>
    <w:rsid w:val="004C4D74"/>
    <w:rsid w:val="004C5D9C"/>
    <w:rsid w:val="004C6164"/>
    <w:rsid w:val="004C6B73"/>
    <w:rsid w:val="004C6C98"/>
    <w:rsid w:val="004C7036"/>
    <w:rsid w:val="004D01F4"/>
    <w:rsid w:val="004D6236"/>
    <w:rsid w:val="004D6C3E"/>
    <w:rsid w:val="004D7F6B"/>
    <w:rsid w:val="004E2074"/>
    <w:rsid w:val="004E5B03"/>
    <w:rsid w:val="004F014A"/>
    <w:rsid w:val="004F018D"/>
    <w:rsid w:val="004F152E"/>
    <w:rsid w:val="004F2042"/>
    <w:rsid w:val="004F36E8"/>
    <w:rsid w:val="004F3785"/>
    <w:rsid w:val="004F474A"/>
    <w:rsid w:val="004F72B9"/>
    <w:rsid w:val="005006B0"/>
    <w:rsid w:val="0050203D"/>
    <w:rsid w:val="00505116"/>
    <w:rsid w:val="005065C5"/>
    <w:rsid w:val="0050744C"/>
    <w:rsid w:val="005114CD"/>
    <w:rsid w:val="00512483"/>
    <w:rsid w:val="0051288D"/>
    <w:rsid w:val="00512C20"/>
    <w:rsid w:val="00514F18"/>
    <w:rsid w:val="00515DAC"/>
    <w:rsid w:val="0052260B"/>
    <w:rsid w:val="005254EB"/>
    <w:rsid w:val="0052622A"/>
    <w:rsid w:val="00533E66"/>
    <w:rsid w:val="0054012E"/>
    <w:rsid w:val="005423A3"/>
    <w:rsid w:val="005442B1"/>
    <w:rsid w:val="00546586"/>
    <w:rsid w:val="00557A21"/>
    <w:rsid w:val="0056163A"/>
    <w:rsid w:val="005627E7"/>
    <w:rsid w:val="00562CC1"/>
    <w:rsid w:val="00563973"/>
    <w:rsid w:val="005648CF"/>
    <w:rsid w:val="00565506"/>
    <w:rsid w:val="005655ED"/>
    <w:rsid w:val="00573B0D"/>
    <w:rsid w:val="00581181"/>
    <w:rsid w:val="005826D5"/>
    <w:rsid w:val="005836A1"/>
    <w:rsid w:val="005906AE"/>
    <w:rsid w:val="00590BBB"/>
    <w:rsid w:val="005A10C8"/>
    <w:rsid w:val="005A3071"/>
    <w:rsid w:val="005A4C12"/>
    <w:rsid w:val="005A5517"/>
    <w:rsid w:val="005B3D85"/>
    <w:rsid w:val="005B4B75"/>
    <w:rsid w:val="005B59AB"/>
    <w:rsid w:val="005B604A"/>
    <w:rsid w:val="005B6D05"/>
    <w:rsid w:val="005C4F43"/>
    <w:rsid w:val="005D0ABA"/>
    <w:rsid w:val="005D2774"/>
    <w:rsid w:val="005D2A47"/>
    <w:rsid w:val="005D3BE5"/>
    <w:rsid w:val="005D5723"/>
    <w:rsid w:val="005D61C0"/>
    <w:rsid w:val="005E2AD3"/>
    <w:rsid w:val="005E50FA"/>
    <w:rsid w:val="005E7637"/>
    <w:rsid w:val="005F1A46"/>
    <w:rsid w:val="005F20D9"/>
    <w:rsid w:val="005F7263"/>
    <w:rsid w:val="00600F94"/>
    <w:rsid w:val="00602FD5"/>
    <w:rsid w:val="00604E91"/>
    <w:rsid w:val="00607B7C"/>
    <w:rsid w:val="00610141"/>
    <w:rsid w:val="00610744"/>
    <w:rsid w:val="006129B6"/>
    <w:rsid w:val="006151DA"/>
    <w:rsid w:val="00620D82"/>
    <w:rsid w:val="00621C7D"/>
    <w:rsid w:val="00624698"/>
    <w:rsid w:val="00624909"/>
    <w:rsid w:val="006302C3"/>
    <w:rsid w:val="006317BF"/>
    <w:rsid w:val="00640B8E"/>
    <w:rsid w:val="006415F6"/>
    <w:rsid w:val="006435AB"/>
    <w:rsid w:val="00644AB5"/>
    <w:rsid w:val="00644B62"/>
    <w:rsid w:val="00651252"/>
    <w:rsid w:val="00652E71"/>
    <w:rsid w:val="00654DB2"/>
    <w:rsid w:val="006604D9"/>
    <w:rsid w:val="00660914"/>
    <w:rsid w:val="006615B0"/>
    <w:rsid w:val="00661B02"/>
    <w:rsid w:val="006645C2"/>
    <w:rsid w:val="00665DFF"/>
    <w:rsid w:val="006726DA"/>
    <w:rsid w:val="00673B68"/>
    <w:rsid w:val="00675ED8"/>
    <w:rsid w:val="00681ADB"/>
    <w:rsid w:val="006846B0"/>
    <w:rsid w:val="006A5714"/>
    <w:rsid w:val="006A5A2F"/>
    <w:rsid w:val="006A5C9A"/>
    <w:rsid w:val="006A66D0"/>
    <w:rsid w:val="006A76EC"/>
    <w:rsid w:val="006A78D5"/>
    <w:rsid w:val="006B514B"/>
    <w:rsid w:val="006B5DD3"/>
    <w:rsid w:val="006B742F"/>
    <w:rsid w:val="006C09E7"/>
    <w:rsid w:val="006C3D8D"/>
    <w:rsid w:val="006C48C0"/>
    <w:rsid w:val="006C6C84"/>
    <w:rsid w:val="006C77D4"/>
    <w:rsid w:val="006E207A"/>
    <w:rsid w:val="006E22BD"/>
    <w:rsid w:val="006E5425"/>
    <w:rsid w:val="006F0D79"/>
    <w:rsid w:val="006F3001"/>
    <w:rsid w:val="006F32DD"/>
    <w:rsid w:val="006F41F2"/>
    <w:rsid w:val="006F4682"/>
    <w:rsid w:val="006F4A7B"/>
    <w:rsid w:val="007037FE"/>
    <w:rsid w:val="00707F81"/>
    <w:rsid w:val="00712B57"/>
    <w:rsid w:val="00713A54"/>
    <w:rsid w:val="00722057"/>
    <w:rsid w:val="00725B16"/>
    <w:rsid w:val="00727DBC"/>
    <w:rsid w:val="007364A6"/>
    <w:rsid w:val="0074062E"/>
    <w:rsid w:val="00741DB6"/>
    <w:rsid w:val="0074467D"/>
    <w:rsid w:val="007473C0"/>
    <w:rsid w:val="00747A74"/>
    <w:rsid w:val="00757C7D"/>
    <w:rsid w:val="00757F33"/>
    <w:rsid w:val="007602A7"/>
    <w:rsid w:val="00761BBD"/>
    <w:rsid w:val="00764058"/>
    <w:rsid w:val="00764067"/>
    <w:rsid w:val="007643F0"/>
    <w:rsid w:val="00770A58"/>
    <w:rsid w:val="0077463B"/>
    <w:rsid w:val="00775F47"/>
    <w:rsid w:val="007762F8"/>
    <w:rsid w:val="007764A5"/>
    <w:rsid w:val="00776BF0"/>
    <w:rsid w:val="00780AE7"/>
    <w:rsid w:val="007834C9"/>
    <w:rsid w:val="007906F9"/>
    <w:rsid w:val="00790C5F"/>
    <w:rsid w:val="00791FF2"/>
    <w:rsid w:val="00792A31"/>
    <w:rsid w:val="007963AF"/>
    <w:rsid w:val="00797CAE"/>
    <w:rsid w:val="007A56A0"/>
    <w:rsid w:val="007A5D5D"/>
    <w:rsid w:val="007A72E5"/>
    <w:rsid w:val="007B1812"/>
    <w:rsid w:val="007B3DEE"/>
    <w:rsid w:val="007B4659"/>
    <w:rsid w:val="007C0193"/>
    <w:rsid w:val="007C1C29"/>
    <w:rsid w:val="007C2136"/>
    <w:rsid w:val="007C30D8"/>
    <w:rsid w:val="007D029C"/>
    <w:rsid w:val="007D0C2E"/>
    <w:rsid w:val="007D53AA"/>
    <w:rsid w:val="007D6A7D"/>
    <w:rsid w:val="007D708F"/>
    <w:rsid w:val="007E0FC9"/>
    <w:rsid w:val="007E5DFB"/>
    <w:rsid w:val="007F0E6A"/>
    <w:rsid w:val="007F172E"/>
    <w:rsid w:val="007F2E7F"/>
    <w:rsid w:val="007F3833"/>
    <w:rsid w:val="007F39A2"/>
    <w:rsid w:val="007F4953"/>
    <w:rsid w:val="007F6F26"/>
    <w:rsid w:val="007F73A5"/>
    <w:rsid w:val="00802707"/>
    <w:rsid w:val="0080339B"/>
    <w:rsid w:val="0080645F"/>
    <w:rsid w:val="00807303"/>
    <w:rsid w:val="00814676"/>
    <w:rsid w:val="00814739"/>
    <w:rsid w:val="008207FC"/>
    <w:rsid w:val="008269D6"/>
    <w:rsid w:val="008311D4"/>
    <w:rsid w:val="0083150B"/>
    <w:rsid w:val="00833592"/>
    <w:rsid w:val="00837035"/>
    <w:rsid w:val="00842C17"/>
    <w:rsid w:val="00842CE9"/>
    <w:rsid w:val="00844248"/>
    <w:rsid w:val="00845BF5"/>
    <w:rsid w:val="00846DC6"/>
    <w:rsid w:val="00850E3F"/>
    <w:rsid w:val="008510E3"/>
    <w:rsid w:val="008571B8"/>
    <w:rsid w:val="0086547B"/>
    <w:rsid w:val="00867D82"/>
    <w:rsid w:val="0087243F"/>
    <w:rsid w:val="008736B5"/>
    <w:rsid w:val="00874B0C"/>
    <w:rsid w:val="00877644"/>
    <w:rsid w:val="00877682"/>
    <w:rsid w:val="0089118F"/>
    <w:rsid w:val="00891B30"/>
    <w:rsid w:val="008A06E1"/>
    <w:rsid w:val="008A0E46"/>
    <w:rsid w:val="008A1F27"/>
    <w:rsid w:val="008A2E82"/>
    <w:rsid w:val="008A426A"/>
    <w:rsid w:val="008A4ACD"/>
    <w:rsid w:val="008A4F5A"/>
    <w:rsid w:val="008B1AAC"/>
    <w:rsid w:val="008B1D46"/>
    <w:rsid w:val="008C7304"/>
    <w:rsid w:val="008D08A0"/>
    <w:rsid w:val="008D2ABE"/>
    <w:rsid w:val="008D2E43"/>
    <w:rsid w:val="008D6FDC"/>
    <w:rsid w:val="008D70B1"/>
    <w:rsid w:val="008E04B0"/>
    <w:rsid w:val="008E1472"/>
    <w:rsid w:val="008E3472"/>
    <w:rsid w:val="008E4F64"/>
    <w:rsid w:val="008E6582"/>
    <w:rsid w:val="008E74A7"/>
    <w:rsid w:val="008E7C1E"/>
    <w:rsid w:val="008F36FB"/>
    <w:rsid w:val="008F3E3F"/>
    <w:rsid w:val="00903004"/>
    <w:rsid w:val="009062B5"/>
    <w:rsid w:val="0091051B"/>
    <w:rsid w:val="00910FFD"/>
    <w:rsid w:val="00916C67"/>
    <w:rsid w:val="00937D51"/>
    <w:rsid w:val="009404BF"/>
    <w:rsid w:val="00942768"/>
    <w:rsid w:val="009435E3"/>
    <w:rsid w:val="00944EA9"/>
    <w:rsid w:val="00947DEA"/>
    <w:rsid w:val="009521A6"/>
    <w:rsid w:val="00952637"/>
    <w:rsid w:val="009568FF"/>
    <w:rsid w:val="00956F10"/>
    <w:rsid w:val="009579D9"/>
    <w:rsid w:val="00960746"/>
    <w:rsid w:val="00962D83"/>
    <w:rsid w:val="00964F7E"/>
    <w:rsid w:val="0096541F"/>
    <w:rsid w:val="00973E43"/>
    <w:rsid w:val="00974937"/>
    <w:rsid w:val="00975295"/>
    <w:rsid w:val="00976DDB"/>
    <w:rsid w:val="00977AA8"/>
    <w:rsid w:val="00980CD9"/>
    <w:rsid w:val="00991778"/>
    <w:rsid w:val="0099226C"/>
    <w:rsid w:val="00992401"/>
    <w:rsid w:val="009A1195"/>
    <w:rsid w:val="009A2A25"/>
    <w:rsid w:val="009A4E1F"/>
    <w:rsid w:val="009A65B3"/>
    <w:rsid w:val="009A669E"/>
    <w:rsid w:val="009A67B3"/>
    <w:rsid w:val="009A69FC"/>
    <w:rsid w:val="009B1321"/>
    <w:rsid w:val="009B2EA2"/>
    <w:rsid w:val="009B4F53"/>
    <w:rsid w:val="009B58AB"/>
    <w:rsid w:val="009B5E2A"/>
    <w:rsid w:val="009B700B"/>
    <w:rsid w:val="009C3E2E"/>
    <w:rsid w:val="009C524C"/>
    <w:rsid w:val="009C71D8"/>
    <w:rsid w:val="009C7DE3"/>
    <w:rsid w:val="009D0072"/>
    <w:rsid w:val="009D031B"/>
    <w:rsid w:val="009D2790"/>
    <w:rsid w:val="009D3523"/>
    <w:rsid w:val="009D5896"/>
    <w:rsid w:val="009D6713"/>
    <w:rsid w:val="009D7156"/>
    <w:rsid w:val="009D736F"/>
    <w:rsid w:val="009E093B"/>
    <w:rsid w:val="009E433E"/>
    <w:rsid w:val="009F44CF"/>
    <w:rsid w:val="009F5873"/>
    <w:rsid w:val="00A00C60"/>
    <w:rsid w:val="00A0250B"/>
    <w:rsid w:val="00A05660"/>
    <w:rsid w:val="00A06B26"/>
    <w:rsid w:val="00A11785"/>
    <w:rsid w:val="00A13CA5"/>
    <w:rsid w:val="00A1461A"/>
    <w:rsid w:val="00A14751"/>
    <w:rsid w:val="00A1710E"/>
    <w:rsid w:val="00A23D67"/>
    <w:rsid w:val="00A25F20"/>
    <w:rsid w:val="00A268D7"/>
    <w:rsid w:val="00A2694A"/>
    <w:rsid w:val="00A32708"/>
    <w:rsid w:val="00A3477A"/>
    <w:rsid w:val="00A34DC3"/>
    <w:rsid w:val="00A41974"/>
    <w:rsid w:val="00A4256B"/>
    <w:rsid w:val="00A561A6"/>
    <w:rsid w:val="00A565C0"/>
    <w:rsid w:val="00A57B52"/>
    <w:rsid w:val="00A635E7"/>
    <w:rsid w:val="00A63D12"/>
    <w:rsid w:val="00A66062"/>
    <w:rsid w:val="00A669A4"/>
    <w:rsid w:val="00A71B71"/>
    <w:rsid w:val="00A72AA6"/>
    <w:rsid w:val="00A807BE"/>
    <w:rsid w:val="00A84925"/>
    <w:rsid w:val="00A84AA7"/>
    <w:rsid w:val="00A84E1A"/>
    <w:rsid w:val="00A86A94"/>
    <w:rsid w:val="00A86B84"/>
    <w:rsid w:val="00A95101"/>
    <w:rsid w:val="00AA1B55"/>
    <w:rsid w:val="00AA1CD8"/>
    <w:rsid w:val="00AA30E3"/>
    <w:rsid w:val="00AA40E3"/>
    <w:rsid w:val="00AA4ED6"/>
    <w:rsid w:val="00AB238B"/>
    <w:rsid w:val="00AB29C1"/>
    <w:rsid w:val="00AB54EC"/>
    <w:rsid w:val="00AC099E"/>
    <w:rsid w:val="00AC5ED9"/>
    <w:rsid w:val="00AC6C08"/>
    <w:rsid w:val="00AC75A4"/>
    <w:rsid w:val="00AD07F3"/>
    <w:rsid w:val="00AD1AEF"/>
    <w:rsid w:val="00AD1FEB"/>
    <w:rsid w:val="00AD223A"/>
    <w:rsid w:val="00AD37E5"/>
    <w:rsid w:val="00AD3E3E"/>
    <w:rsid w:val="00AD7237"/>
    <w:rsid w:val="00AE0E48"/>
    <w:rsid w:val="00AE2D44"/>
    <w:rsid w:val="00AE6A93"/>
    <w:rsid w:val="00AF0B40"/>
    <w:rsid w:val="00AF7B43"/>
    <w:rsid w:val="00B003BE"/>
    <w:rsid w:val="00B003F5"/>
    <w:rsid w:val="00B00712"/>
    <w:rsid w:val="00B01A03"/>
    <w:rsid w:val="00B035FB"/>
    <w:rsid w:val="00B04642"/>
    <w:rsid w:val="00B04D29"/>
    <w:rsid w:val="00B064F8"/>
    <w:rsid w:val="00B07D19"/>
    <w:rsid w:val="00B104DC"/>
    <w:rsid w:val="00B1078C"/>
    <w:rsid w:val="00B15B52"/>
    <w:rsid w:val="00B15BBE"/>
    <w:rsid w:val="00B164AC"/>
    <w:rsid w:val="00B16F22"/>
    <w:rsid w:val="00B21117"/>
    <w:rsid w:val="00B21793"/>
    <w:rsid w:val="00B22694"/>
    <w:rsid w:val="00B23849"/>
    <w:rsid w:val="00B3027A"/>
    <w:rsid w:val="00B30D56"/>
    <w:rsid w:val="00B3255D"/>
    <w:rsid w:val="00B37125"/>
    <w:rsid w:val="00B40E57"/>
    <w:rsid w:val="00B431C1"/>
    <w:rsid w:val="00B43691"/>
    <w:rsid w:val="00B44C7A"/>
    <w:rsid w:val="00B54D4C"/>
    <w:rsid w:val="00B62B74"/>
    <w:rsid w:val="00B64FDB"/>
    <w:rsid w:val="00B652C7"/>
    <w:rsid w:val="00B65CA7"/>
    <w:rsid w:val="00B6683C"/>
    <w:rsid w:val="00B668C6"/>
    <w:rsid w:val="00B66A81"/>
    <w:rsid w:val="00B73582"/>
    <w:rsid w:val="00B73748"/>
    <w:rsid w:val="00B77BA1"/>
    <w:rsid w:val="00B810EB"/>
    <w:rsid w:val="00B81C0A"/>
    <w:rsid w:val="00B86587"/>
    <w:rsid w:val="00B866DC"/>
    <w:rsid w:val="00B86D8C"/>
    <w:rsid w:val="00B90A44"/>
    <w:rsid w:val="00B94635"/>
    <w:rsid w:val="00BA2B02"/>
    <w:rsid w:val="00BA4C50"/>
    <w:rsid w:val="00BA624C"/>
    <w:rsid w:val="00BA6C94"/>
    <w:rsid w:val="00BA77C4"/>
    <w:rsid w:val="00BB06EA"/>
    <w:rsid w:val="00BB3916"/>
    <w:rsid w:val="00BB48AF"/>
    <w:rsid w:val="00BB4A73"/>
    <w:rsid w:val="00BB53E7"/>
    <w:rsid w:val="00BB6767"/>
    <w:rsid w:val="00BC0B87"/>
    <w:rsid w:val="00BC26E0"/>
    <w:rsid w:val="00BC5CB0"/>
    <w:rsid w:val="00BC77D4"/>
    <w:rsid w:val="00BD12FB"/>
    <w:rsid w:val="00BD33A9"/>
    <w:rsid w:val="00BD3D09"/>
    <w:rsid w:val="00BD5714"/>
    <w:rsid w:val="00BD59AB"/>
    <w:rsid w:val="00BD5C93"/>
    <w:rsid w:val="00BD6327"/>
    <w:rsid w:val="00BD6F7A"/>
    <w:rsid w:val="00BE7CF5"/>
    <w:rsid w:val="00BF0B86"/>
    <w:rsid w:val="00C0189D"/>
    <w:rsid w:val="00C1056E"/>
    <w:rsid w:val="00C11F25"/>
    <w:rsid w:val="00C143F4"/>
    <w:rsid w:val="00C14692"/>
    <w:rsid w:val="00C20782"/>
    <w:rsid w:val="00C23FD7"/>
    <w:rsid w:val="00C258C3"/>
    <w:rsid w:val="00C354EC"/>
    <w:rsid w:val="00C41E0B"/>
    <w:rsid w:val="00C425F8"/>
    <w:rsid w:val="00C45BA1"/>
    <w:rsid w:val="00C46746"/>
    <w:rsid w:val="00C503A5"/>
    <w:rsid w:val="00C5132C"/>
    <w:rsid w:val="00C56D9D"/>
    <w:rsid w:val="00C575D1"/>
    <w:rsid w:val="00C631A3"/>
    <w:rsid w:val="00C65779"/>
    <w:rsid w:val="00C67552"/>
    <w:rsid w:val="00C67833"/>
    <w:rsid w:val="00C67C03"/>
    <w:rsid w:val="00C72E56"/>
    <w:rsid w:val="00C741AF"/>
    <w:rsid w:val="00C749C4"/>
    <w:rsid w:val="00C77BF1"/>
    <w:rsid w:val="00C82FA8"/>
    <w:rsid w:val="00C8337F"/>
    <w:rsid w:val="00C8663B"/>
    <w:rsid w:val="00C919A3"/>
    <w:rsid w:val="00C97E81"/>
    <w:rsid w:val="00CA1265"/>
    <w:rsid w:val="00CA189F"/>
    <w:rsid w:val="00CA2FC0"/>
    <w:rsid w:val="00CA5A55"/>
    <w:rsid w:val="00CB0883"/>
    <w:rsid w:val="00CB123F"/>
    <w:rsid w:val="00CB3E21"/>
    <w:rsid w:val="00CB51B2"/>
    <w:rsid w:val="00CB6D2A"/>
    <w:rsid w:val="00CB7250"/>
    <w:rsid w:val="00CC0EF9"/>
    <w:rsid w:val="00CC26D5"/>
    <w:rsid w:val="00CC2F7F"/>
    <w:rsid w:val="00CC4A56"/>
    <w:rsid w:val="00CC4B5F"/>
    <w:rsid w:val="00CD1E90"/>
    <w:rsid w:val="00CD2AFA"/>
    <w:rsid w:val="00CD4EAA"/>
    <w:rsid w:val="00CD50E5"/>
    <w:rsid w:val="00CD6651"/>
    <w:rsid w:val="00CE201A"/>
    <w:rsid w:val="00CE2A7E"/>
    <w:rsid w:val="00CE4CA5"/>
    <w:rsid w:val="00CE6149"/>
    <w:rsid w:val="00CE6C36"/>
    <w:rsid w:val="00CF1C95"/>
    <w:rsid w:val="00CF270B"/>
    <w:rsid w:val="00CF437C"/>
    <w:rsid w:val="00CF6AC6"/>
    <w:rsid w:val="00CF73BB"/>
    <w:rsid w:val="00D02C28"/>
    <w:rsid w:val="00D02F08"/>
    <w:rsid w:val="00D05D32"/>
    <w:rsid w:val="00D06725"/>
    <w:rsid w:val="00D07308"/>
    <w:rsid w:val="00D07992"/>
    <w:rsid w:val="00D12EFD"/>
    <w:rsid w:val="00D13557"/>
    <w:rsid w:val="00D158C0"/>
    <w:rsid w:val="00D20F63"/>
    <w:rsid w:val="00D255DB"/>
    <w:rsid w:val="00D3110D"/>
    <w:rsid w:val="00D3345E"/>
    <w:rsid w:val="00D33C7F"/>
    <w:rsid w:val="00D358FF"/>
    <w:rsid w:val="00D44785"/>
    <w:rsid w:val="00D50297"/>
    <w:rsid w:val="00D53D89"/>
    <w:rsid w:val="00D55336"/>
    <w:rsid w:val="00D558DD"/>
    <w:rsid w:val="00D57BCB"/>
    <w:rsid w:val="00D60259"/>
    <w:rsid w:val="00D60527"/>
    <w:rsid w:val="00D606BD"/>
    <w:rsid w:val="00D625D5"/>
    <w:rsid w:val="00D63B63"/>
    <w:rsid w:val="00D64C7C"/>
    <w:rsid w:val="00D67F2F"/>
    <w:rsid w:val="00D734E9"/>
    <w:rsid w:val="00D747D6"/>
    <w:rsid w:val="00D751F2"/>
    <w:rsid w:val="00D773D5"/>
    <w:rsid w:val="00D77A4F"/>
    <w:rsid w:val="00D80706"/>
    <w:rsid w:val="00D856B0"/>
    <w:rsid w:val="00D859CB"/>
    <w:rsid w:val="00D9233D"/>
    <w:rsid w:val="00D93DA1"/>
    <w:rsid w:val="00D97960"/>
    <w:rsid w:val="00DA0018"/>
    <w:rsid w:val="00DA22AA"/>
    <w:rsid w:val="00DA2EFF"/>
    <w:rsid w:val="00DA3368"/>
    <w:rsid w:val="00DB1A26"/>
    <w:rsid w:val="00DB361D"/>
    <w:rsid w:val="00DC6B2D"/>
    <w:rsid w:val="00DC7966"/>
    <w:rsid w:val="00DD0908"/>
    <w:rsid w:val="00DD1665"/>
    <w:rsid w:val="00DD198F"/>
    <w:rsid w:val="00DD250D"/>
    <w:rsid w:val="00DD332B"/>
    <w:rsid w:val="00DD4BDA"/>
    <w:rsid w:val="00DE1E69"/>
    <w:rsid w:val="00DE2F45"/>
    <w:rsid w:val="00DE36C5"/>
    <w:rsid w:val="00DE6DB1"/>
    <w:rsid w:val="00DF32D1"/>
    <w:rsid w:val="00E00524"/>
    <w:rsid w:val="00E04644"/>
    <w:rsid w:val="00E07697"/>
    <w:rsid w:val="00E11125"/>
    <w:rsid w:val="00E11401"/>
    <w:rsid w:val="00E13942"/>
    <w:rsid w:val="00E13E5D"/>
    <w:rsid w:val="00E15DF9"/>
    <w:rsid w:val="00E26418"/>
    <w:rsid w:val="00E27FCC"/>
    <w:rsid w:val="00E309B0"/>
    <w:rsid w:val="00E327F9"/>
    <w:rsid w:val="00E3358D"/>
    <w:rsid w:val="00E3762A"/>
    <w:rsid w:val="00E4386D"/>
    <w:rsid w:val="00E442EB"/>
    <w:rsid w:val="00E525CF"/>
    <w:rsid w:val="00E52777"/>
    <w:rsid w:val="00E52CDF"/>
    <w:rsid w:val="00E52E8A"/>
    <w:rsid w:val="00E5706D"/>
    <w:rsid w:val="00E57FA7"/>
    <w:rsid w:val="00E623EB"/>
    <w:rsid w:val="00E64B36"/>
    <w:rsid w:val="00E70B82"/>
    <w:rsid w:val="00E72DB4"/>
    <w:rsid w:val="00E773B8"/>
    <w:rsid w:val="00E82080"/>
    <w:rsid w:val="00E834F4"/>
    <w:rsid w:val="00E845E7"/>
    <w:rsid w:val="00E86587"/>
    <w:rsid w:val="00E8780D"/>
    <w:rsid w:val="00E90181"/>
    <w:rsid w:val="00E90511"/>
    <w:rsid w:val="00E928D7"/>
    <w:rsid w:val="00E92C66"/>
    <w:rsid w:val="00E941D1"/>
    <w:rsid w:val="00EA0754"/>
    <w:rsid w:val="00EA3D51"/>
    <w:rsid w:val="00EA4256"/>
    <w:rsid w:val="00EA6EA5"/>
    <w:rsid w:val="00EB0A51"/>
    <w:rsid w:val="00EB0CBA"/>
    <w:rsid w:val="00EB36D9"/>
    <w:rsid w:val="00EB68E5"/>
    <w:rsid w:val="00EC5240"/>
    <w:rsid w:val="00ED1ED5"/>
    <w:rsid w:val="00ED2E85"/>
    <w:rsid w:val="00ED3D0E"/>
    <w:rsid w:val="00ED3FF9"/>
    <w:rsid w:val="00ED6ADD"/>
    <w:rsid w:val="00ED6EB6"/>
    <w:rsid w:val="00EE0CAA"/>
    <w:rsid w:val="00EE11BE"/>
    <w:rsid w:val="00EE1C56"/>
    <w:rsid w:val="00EE1C7F"/>
    <w:rsid w:val="00EE5515"/>
    <w:rsid w:val="00EE6E98"/>
    <w:rsid w:val="00EF1A7D"/>
    <w:rsid w:val="00EF315D"/>
    <w:rsid w:val="00EF4BFD"/>
    <w:rsid w:val="00F00BD2"/>
    <w:rsid w:val="00F0627B"/>
    <w:rsid w:val="00F06989"/>
    <w:rsid w:val="00F123C3"/>
    <w:rsid w:val="00F1278C"/>
    <w:rsid w:val="00F130CA"/>
    <w:rsid w:val="00F13777"/>
    <w:rsid w:val="00F151F2"/>
    <w:rsid w:val="00F15CFE"/>
    <w:rsid w:val="00F16CAF"/>
    <w:rsid w:val="00F2676A"/>
    <w:rsid w:val="00F27824"/>
    <w:rsid w:val="00F307E9"/>
    <w:rsid w:val="00F35DAD"/>
    <w:rsid w:val="00F36E56"/>
    <w:rsid w:val="00F4182C"/>
    <w:rsid w:val="00F423B5"/>
    <w:rsid w:val="00F44850"/>
    <w:rsid w:val="00F5399B"/>
    <w:rsid w:val="00F5477D"/>
    <w:rsid w:val="00F567A7"/>
    <w:rsid w:val="00F6061D"/>
    <w:rsid w:val="00F6069E"/>
    <w:rsid w:val="00F64C46"/>
    <w:rsid w:val="00F65384"/>
    <w:rsid w:val="00F6667E"/>
    <w:rsid w:val="00F66C4E"/>
    <w:rsid w:val="00F67086"/>
    <w:rsid w:val="00F678D0"/>
    <w:rsid w:val="00F706F4"/>
    <w:rsid w:val="00F74D25"/>
    <w:rsid w:val="00F81A48"/>
    <w:rsid w:val="00F837DD"/>
    <w:rsid w:val="00F91DF2"/>
    <w:rsid w:val="00F92046"/>
    <w:rsid w:val="00F95856"/>
    <w:rsid w:val="00F97AC8"/>
    <w:rsid w:val="00FA10B2"/>
    <w:rsid w:val="00FA2878"/>
    <w:rsid w:val="00FA5B41"/>
    <w:rsid w:val="00FA7928"/>
    <w:rsid w:val="00FB207E"/>
    <w:rsid w:val="00FB348E"/>
    <w:rsid w:val="00FB3EA9"/>
    <w:rsid w:val="00FB77FA"/>
    <w:rsid w:val="00FC4B24"/>
    <w:rsid w:val="00FC50C8"/>
    <w:rsid w:val="00FC68AB"/>
    <w:rsid w:val="00FC68D9"/>
    <w:rsid w:val="00FC7849"/>
    <w:rsid w:val="00FD27E3"/>
    <w:rsid w:val="00FD3699"/>
    <w:rsid w:val="00FD78D4"/>
    <w:rsid w:val="00FE2DB9"/>
    <w:rsid w:val="00FE58D0"/>
    <w:rsid w:val="00FF1813"/>
    <w:rsid w:val="00FF1CFB"/>
    <w:rsid w:val="00FF21B8"/>
    <w:rsid w:val="00FF5C0A"/>
    <w:rsid w:val="00FF68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4A9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6C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6C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C98"/>
    <w:rPr>
      <w:rFonts w:ascii="Tahoma" w:hAnsi="Tahoma" w:cs="Tahoma"/>
      <w:sz w:val="16"/>
      <w:szCs w:val="16"/>
    </w:rPr>
  </w:style>
  <w:style w:type="paragraph" w:styleId="Header">
    <w:name w:val="header"/>
    <w:basedOn w:val="Normal"/>
    <w:link w:val="HeaderChar"/>
    <w:uiPriority w:val="99"/>
    <w:unhideWhenUsed/>
    <w:rsid w:val="00651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252"/>
  </w:style>
  <w:style w:type="paragraph" w:styleId="Footer">
    <w:name w:val="footer"/>
    <w:basedOn w:val="Normal"/>
    <w:link w:val="FooterChar"/>
    <w:uiPriority w:val="99"/>
    <w:unhideWhenUsed/>
    <w:rsid w:val="00651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252"/>
  </w:style>
  <w:style w:type="paragraph" w:styleId="ListParagraph">
    <w:name w:val="List Paragraph"/>
    <w:basedOn w:val="Normal"/>
    <w:uiPriority w:val="34"/>
    <w:qFormat/>
    <w:rsid w:val="00947DEA"/>
    <w:pPr>
      <w:ind w:left="720"/>
      <w:contextualSpacing/>
    </w:pPr>
  </w:style>
  <w:style w:type="paragraph" w:styleId="NoSpacing">
    <w:name w:val="No Spacing"/>
    <w:uiPriority w:val="1"/>
    <w:qFormat/>
    <w:rsid w:val="008E1472"/>
    <w:pPr>
      <w:spacing w:after="0" w:line="240" w:lineRule="auto"/>
    </w:pPr>
  </w:style>
  <w:style w:type="character" w:styleId="Hyperlink">
    <w:name w:val="Hyperlink"/>
    <w:basedOn w:val="DefaultParagraphFont"/>
    <w:uiPriority w:val="99"/>
    <w:unhideWhenUsed/>
    <w:rsid w:val="00B1078C"/>
    <w:rPr>
      <w:color w:val="0000FF" w:themeColor="hyperlink"/>
      <w:u w:val="single"/>
    </w:rPr>
  </w:style>
  <w:style w:type="character" w:styleId="CommentReference">
    <w:name w:val="annotation reference"/>
    <w:basedOn w:val="DefaultParagraphFont"/>
    <w:uiPriority w:val="99"/>
    <w:semiHidden/>
    <w:unhideWhenUsed/>
    <w:rsid w:val="00A06B26"/>
    <w:rPr>
      <w:sz w:val="16"/>
      <w:szCs w:val="16"/>
    </w:rPr>
  </w:style>
  <w:style w:type="paragraph" w:styleId="CommentText">
    <w:name w:val="annotation text"/>
    <w:basedOn w:val="Normal"/>
    <w:link w:val="CommentTextChar"/>
    <w:uiPriority w:val="99"/>
    <w:semiHidden/>
    <w:unhideWhenUsed/>
    <w:rsid w:val="00A06B26"/>
    <w:pPr>
      <w:spacing w:line="240" w:lineRule="auto"/>
    </w:pPr>
    <w:rPr>
      <w:sz w:val="20"/>
      <w:szCs w:val="20"/>
    </w:rPr>
  </w:style>
  <w:style w:type="character" w:customStyle="1" w:styleId="CommentTextChar">
    <w:name w:val="Comment Text Char"/>
    <w:basedOn w:val="DefaultParagraphFont"/>
    <w:link w:val="CommentText"/>
    <w:uiPriority w:val="99"/>
    <w:semiHidden/>
    <w:rsid w:val="00A06B26"/>
    <w:rPr>
      <w:sz w:val="20"/>
      <w:szCs w:val="20"/>
    </w:rPr>
  </w:style>
  <w:style w:type="paragraph" w:styleId="CommentSubject">
    <w:name w:val="annotation subject"/>
    <w:basedOn w:val="CommentText"/>
    <w:next w:val="CommentText"/>
    <w:link w:val="CommentSubjectChar"/>
    <w:uiPriority w:val="99"/>
    <w:semiHidden/>
    <w:unhideWhenUsed/>
    <w:rsid w:val="00A06B26"/>
    <w:rPr>
      <w:b/>
      <w:bCs/>
    </w:rPr>
  </w:style>
  <w:style w:type="character" w:customStyle="1" w:styleId="CommentSubjectChar">
    <w:name w:val="Comment Subject Char"/>
    <w:basedOn w:val="CommentTextChar"/>
    <w:link w:val="CommentSubject"/>
    <w:uiPriority w:val="99"/>
    <w:semiHidden/>
    <w:rsid w:val="00A06B26"/>
    <w:rPr>
      <w:b/>
      <w:bCs/>
      <w:sz w:val="20"/>
      <w:szCs w:val="20"/>
    </w:rPr>
  </w:style>
  <w:style w:type="paragraph" w:styleId="Revision">
    <w:name w:val="Revision"/>
    <w:hidden/>
    <w:uiPriority w:val="99"/>
    <w:semiHidden/>
    <w:rsid w:val="0006028E"/>
    <w:pPr>
      <w:spacing w:after="0" w:line="240" w:lineRule="auto"/>
    </w:pPr>
  </w:style>
  <w:style w:type="paragraph" w:customStyle="1" w:styleId="EndNoteBibliographyTitle">
    <w:name w:val="EndNote Bibliography Title"/>
    <w:basedOn w:val="Normal"/>
    <w:rsid w:val="00944EA9"/>
    <w:pPr>
      <w:spacing w:after="0"/>
      <w:jc w:val="center"/>
    </w:pPr>
    <w:rPr>
      <w:rFonts w:ascii="Times New Roman" w:hAnsi="Times New Roman" w:cs="Times New Roman"/>
      <w:sz w:val="24"/>
    </w:rPr>
  </w:style>
  <w:style w:type="paragraph" w:customStyle="1" w:styleId="EndNoteBibliography">
    <w:name w:val="EndNote Bibliography"/>
    <w:basedOn w:val="Normal"/>
    <w:rsid w:val="00944EA9"/>
    <w:pPr>
      <w:spacing w:line="240" w:lineRule="auto"/>
    </w:pPr>
    <w:rPr>
      <w:rFonts w:ascii="Times New Roman" w:hAnsi="Times New Roman" w:cs="Times New Roman"/>
      <w:sz w:val="24"/>
    </w:rPr>
  </w:style>
  <w:style w:type="character" w:styleId="Emphasis">
    <w:name w:val="Emphasis"/>
    <w:basedOn w:val="DefaultParagraphFont"/>
    <w:uiPriority w:val="20"/>
    <w:qFormat/>
    <w:rsid w:val="000C3741"/>
    <w:rPr>
      <w:i/>
      <w:iCs/>
    </w:rPr>
  </w:style>
  <w:style w:type="character" w:styleId="LineNumber">
    <w:name w:val="line number"/>
    <w:basedOn w:val="DefaultParagraphFont"/>
    <w:uiPriority w:val="99"/>
    <w:semiHidden/>
    <w:unhideWhenUsed/>
    <w:rsid w:val="00B866DC"/>
  </w:style>
  <w:style w:type="table" w:styleId="TableGrid">
    <w:name w:val="Table Grid"/>
    <w:basedOn w:val="TableNormal"/>
    <w:uiPriority w:val="59"/>
    <w:rsid w:val="00FB77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158C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50510">
      <w:bodyDiv w:val="1"/>
      <w:marLeft w:val="0"/>
      <w:marRight w:val="0"/>
      <w:marTop w:val="0"/>
      <w:marBottom w:val="0"/>
      <w:divBdr>
        <w:top w:val="none" w:sz="0" w:space="0" w:color="auto"/>
        <w:left w:val="none" w:sz="0" w:space="0" w:color="auto"/>
        <w:bottom w:val="none" w:sz="0" w:space="0" w:color="auto"/>
        <w:right w:val="none" w:sz="0" w:space="0" w:color="auto"/>
      </w:divBdr>
    </w:div>
    <w:div w:id="165094570">
      <w:bodyDiv w:val="1"/>
      <w:marLeft w:val="0"/>
      <w:marRight w:val="0"/>
      <w:marTop w:val="0"/>
      <w:marBottom w:val="0"/>
      <w:divBdr>
        <w:top w:val="none" w:sz="0" w:space="0" w:color="auto"/>
        <w:left w:val="none" w:sz="0" w:space="0" w:color="auto"/>
        <w:bottom w:val="none" w:sz="0" w:space="0" w:color="auto"/>
        <w:right w:val="none" w:sz="0" w:space="0" w:color="auto"/>
      </w:divBdr>
      <w:divsChild>
        <w:div w:id="865676969">
          <w:marLeft w:val="0"/>
          <w:marRight w:val="0"/>
          <w:marTop w:val="0"/>
          <w:marBottom w:val="166"/>
          <w:divBdr>
            <w:top w:val="none" w:sz="0" w:space="0" w:color="auto"/>
            <w:left w:val="none" w:sz="0" w:space="0" w:color="auto"/>
            <w:bottom w:val="none" w:sz="0" w:space="0" w:color="auto"/>
            <w:right w:val="none" w:sz="0" w:space="0" w:color="auto"/>
          </w:divBdr>
          <w:divsChild>
            <w:div w:id="1593394676">
              <w:marLeft w:val="0"/>
              <w:marRight w:val="0"/>
              <w:marTop w:val="0"/>
              <w:marBottom w:val="0"/>
              <w:divBdr>
                <w:top w:val="none" w:sz="0" w:space="0" w:color="auto"/>
                <w:left w:val="none" w:sz="0" w:space="0" w:color="auto"/>
                <w:bottom w:val="none" w:sz="0" w:space="0" w:color="auto"/>
                <w:right w:val="none" w:sz="0" w:space="0" w:color="auto"/>
              </w:divBdr>
              <w:divsChild>
                <w:div w:id="1494372582">
                  <w:marLeft w:val="0"/>
                  <w:marRight w:val="0"/>
                  <w:marTop w:val="0"/>
                  <w:marBottom w:val="0"/>
                  <w:divBdr>
                    <w:top w:val="none" w:sz="0" w:space="0" w:color="auto"/>
                    <w:left w:val="none" w:sz="0" w:space="0" w:color="auto"/>
                    <w:bottom w:val="none" w:sz="0" w:space="0" w:color="auto"/>
                    <w:right w:val="none" w:sz="0" w:space="0" w:color="auto"/>
                  </w:divBdr>
                  <w:divsChild>
                    <w:div w:id="169368484">
                      <w:marLeft w:val="0"/>
                      <w:marRight w:val="0"/>
                      <w:marTop w:val="0"/>
                      <w:marBottom w:val="0"/>
                      <w:divBdr>
                        <w:top w:val="none" w:sz="0" w:space="0" w:color="auto"/>
                        <w:left w:val="none" w:sz="0" w:space="0" w:color="auto"/>
                        <w:bottom w:val="none" w:sz="0" w:space="0" w:color="auto"/>
                        <w:right w:val="none" w:sz="0" w:space="0" w:color="auto"/>
                      </w:divBdr>
                      <w:divsChild>
                        <w:div w:id="615988065">
                          <w:marLeft w:val="0"/>
                          <w:marRight w:val="0"/>
                          <w:marTop w:val="0"/>
                          <w:marBottom w:val="0"/>
                          <w:divBdr>
                            <w:top w:val="none" w:sz="0" w:space="0" w:color="auto"/>
                            <w:left w:val="none" w:sz="0" w:space="0" w:color="auto"/>
                            <w:bottom w:val="none" w:sz="0" w:space="0" w:color="auto"/>
                            <w:right w:val="none" w:sz="0" w:space="0" w:color="auto"/>
                          </w:divBdr>
                        </w:div>
                        <w:div w:id="5833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054660">
                  <w:marLeft w:val="0"/>
                  <w:marRight w:val="0"/>
                  <w:marTop w:val="0"/>
                  <w:marBottom w:val="0"/>
                  <w:divBdr>
                    <w:top w:val="none" w:sz="0" w:space="0" w:color="auto"/>
                    <w:left w:val="none" w:sz="0" w:space="0" w:color="auto"/>
                    <w:bottom w:val="none" w:sz="0" w:space="0" w:color="auto"/>
                    <w:right w:val="none" w:sz="0" w:space="0" w:color="auto"/>
                  </w:divBdr>
                  <w:divsChild>
                    <w:div w:id="60457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693679">
          <w:marLeft w:val="0"/>
          <w:marRight w:val="0"/>
          <w:marTop w:val="166"/>
          <w:marBottom w:val="166"/>
          <w:divBdr>
            <w:top w:val="none" w:sz="0" w:space="0" w:color="auto"/>
            <w:left w:val="none" w:sz="0" w:space="0" w:color="auto"/>
            <w:bottom w:val="none" w:sz="0" w:space="0" w:color="auto"/>
            <w:right w:val="none" w:sz="0" w:space="0" w:color="auto"/>
          </w:divBdr>
          <w:divsChild>
            <w:div w:id="58504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67214">
      <w:bodyDiv w:val="1"/>
      <w:marLeft w:val="0"/>
      <w:marRight w:val="0"/>
      <w:marTop w:val="0"/>
      <w:marBottom w:val="0"/>
      <w:divBdr>
        <w:top w:val="none" w:sz="0" w:space="0" w:color="auto"/>
        <w:left w:val="none" w:sz="0" w:space="0" w:color="auto"/>
        <w:bottom w:val="none" w:sz="0" w:space="0" w:color="auto"/>
        <w:right w:val="none" w:sz="0" w:space="0" w:color="auto"/>
      </w:divBdr>
    </w:div>
    <w:div w:id="548421362">
      <w:bodyDiv w:val="1"/>
      <w:marLeft w:val="0"/>
      <w:marRight w:val="0"/>
      <w:marTop w:val="0"/>
      <w:marBottom w:val="0"/>
      <w:divBdr>
        <w:top w:val="none" w:sz="0" w:space="0" w:color="auto"/>
        <w:left w:val="none" w:sz="0" w:space="0" w:color="auto"/>
        <w:bottom w:val="none" w:sz="0" w:space="0" w:color="auto"/>
        <w:right w:val="none" w:sz="0" w:space="0" w:color="auto"/>
      </w:divBdr>
    </w:div>
    <w:div w:id="651063802">
      <w:bodyDiv w:val="1"/>
      <w:marLeft w:val="0"/>
      <w:marRight w:val="0"/>
      <w:marTop w:val="0"/>
      <w:marBottom w:val="0"/>
      <w:divBdr>
        <w:top w:val="none" w:sz="0" w:space="0" w:color="auto"/>
        <w:left w:val="none" w:sz="0" w:space="0" w:color="auto"/>
        <w:bottom w:val="none" w:sz="0" w:space="0" w:color="auto"/>
        <w:right w:val="none" w:sz="0" w:space="0" w:color="auto"/>
      </w:divBdr>
    </w:div>
    <w:div w:id="681708457">
      <w:bodyDiv w:val="1"/>
      <w:marLeft w:val="0"/>
      <w:marRight w:val="0"/>
      <w:marTop w:val="0"/>
      <w:marBottom w:val="0"/>
      <w:divBdr>
        <w:top w:val="none" w:sz="0" w:space="0" w:color="auto"/>
        <w:left w:val="none" w:sz="0" w:space="0" w:color="auto"/>
        <w:bottom w:val="none" w:sz="0" w:space="0" w:color="auto"/>
        <w:right w:val="none" w:sz="0" w:space="0" w:color="auto"/>
      </w:divBdr>
    </w:div>
    <w:div w:id="736899001">
      <w:bodyDiv w:val="1"/>
      <w:marLeft w:val="0"/>
      <w:marRight w:val="0"/>
      <w:marTop w:val="0"/>
      <w:marBottom w:val="0"/>
      <w:divBdr>
        <w:top w:val="none" w:sz="0" w:space="0" w:color="auto"/>
        <w:left w:val="none" w:sz="0" w:space="0" w:color="auto"/>
        <w:bottom w:val="none" w:sz="0" w:space="0" w:color="auto"/>
        <w:right w:val="none" w:sz="0" w:space="0" w:color="auto"/>
      </w:divBdr>
    </w:div>
    <w:div w:id="739055356">
      <w:bodyDiv w:val="1"/>
      <w:marLeft w:val="0"/>
      <w:marRight w:val="0"/>
      <w:marTop w:val="0"/>
      <w:marBottom w:val="0"/>
      <w:divBdr>
        <w:top w:val="none" w:sz="0" w:space="0" w:color="auto"/>
        <w:left w:val="none" w:sz="0" w:space="0" w:color="auto"/>
        <w:bottom w:val="none" w:sz="0" w:space="0" w:color="auto"/>
        <w:right w:val="none" w:sz="0" w:space="0" w:color="auto"/>
      </w:divBdr>
    </w:div>
    <w:div w:id="843515941">
      <w:bodyDiv w:val="1"/>
      <w:marLeft w:val="0"/>
      <w:marRight w:val="0"/>
      <w:marTop w:val="0"/>
      <w:marBottom w:val="0"/>
      <w:divBdr>
        <w:top w:val="none" w:sz="0" w:space="0" w:color="auto"/>
        <w:left w:val="none" w:sz="0" w:space="0" w:color="auto"/>
        <w:bottom w:val="none" w:sz="0" w:space="0" w:color="auto"/>
        <w:right w:val="none" w:sz="0" w:space="0" w:color="auto"/>
      </w:divBdr>
    </w:div>
    <w:div w:id="869143870">
      <w:bodyDiv w:val="1"/>
      <w:marLeft w:val="0"/>
      <w:marRight w:val="0"/>
      <w:marTop w:val="0"/>
      <w:marBottom w:val="0"/>
      <w:divBdr>
        <w:top w:val="none" w:sz="0" w:space="0" w:color="auto"/>
        <w:left w:val="none" w:sz="0" w:space="0" w:color="auto"/>
        <w:bottom w:val="none" w:sz="0" w:space="0" w:color="auto"/>
        <w:right w:val="none" w:sz="0" w:space="0" w:color="auto"/>
      </w:divBdr>
    </w:div>
    <w:div w:id="933169208">
      <w:bodyDiv w:val="1"/>
      <w:marLeft w:val="0"/>
      <w:marRight w:val="0"/>
      <w:marTop w:val="0"/>
      <w:marBottom w:val="0"/>
      <w:divBdr>
        <w:top w:val="none" w:sz="0" w:space="0" w:color="auto"/>
        <w:left w:val="none" w:sz="0" w:space="0" w:color="auto"/>
        <w:bottom w:val="none" w:sz="0" w:space="0" w:color="auto"/>
        <w:right w:val="none" w:sz="0" w:space="0" w:color="auto"/>
      </w:divBdr>
    </w:div>
    <w:div w:id="947933961">
      <w:bodyDiv w:val="1"/>
      <w:marLeft w:val="0"/>
      <w:marRight w:val="0"/>
      <w:marTop w:val="0"/>
      <w:marBottom w:val="0"/>
      <w:divBdr>
        <w:top w:val="none" w:sz="0" w:space="0" w:color="auto"/>
        <w:left w:val="none" w:sz="0" w:space="0" w:color="auto"/>
        <w:bottom w:val="none" w:sz="0" w:space="0" w:color="auto"/>
        <w:right w:val="none" w:sz="0" w:space="0" w:color="auto"/>
      </w:divBdr>
    </w:div>
    <w:div w:id="954865171">
      <w:bodyDiv w:val="1"/>
      <w:marLeft w:val="0"/>
      <w:marRight w:val="0"/>
      <w:marTop w:val="0"/>
      <w:marBottom w:val="0"/>
      <w:divBdr>
        <w:top w:val="none" w:sz="0" w:space="0" w:color="auto"/>
        <w:left w:val="none" w:sz="0" w:space="0" w:color="auto"/>
        <w:bottom w:val="none" w:sz="0" w:space="0" w:color="auto"/>
        <w:right w:val="none" w:sz="0" w:space="0" w:color="auto"/>
      </w:divBdr>
    </w:div>
    <w:div w:id="968248379">
      <w:bodyDiv w:val="1"/>
      <w:marLeft w:val="0"/>
      <w:marRight w:val="0"/>
      <w:marTop w:val="0"/>
      <w:marBottom w:val="0"/>
      <w:divBdr>
        <w:top w:val="none" w:sz="0" w:space="0" w:color="auto"/>
        <w:left w:val="none" w:sz="0" w:space="0" w:color="auto"/>
        <w:bottom w:val="none" w:sz="0" w:space="0" w:color="auto"/>
        <w:right w:val="none" w:sz="0" w:space="0" w:color="auto"/>
      </w:divBdr>
      <w:divsChild>
        <w:div w:id="1685741689">
          <w:marLeft w:val="720"/>
          <w:marRight w:val="0"/>
          <w:marTop w:val="0"/>
          <w:marBottom w:val="0"/>
          <w:divBdr>
            <w:top w:val="none" w:sz="0" w:space="0" w:color="auto"/>
            <w:left w:val="none" w:sz="0" w:space="0" w:color="auto"/>
            <w:bottom w:val="none" w:sz="0" w:space="0" w:color="auto"/>
            <w:right w:val="none" w:sz="0" w:space="0" w:color="auto"/>
          </w:divBdr>
        </w:div>
        <w:div w:id="1531723405">
          <w:marLeft w:val="720"/>
          <w:marRight w:val="0"/>
          <w:marTop w:val="0"/>
          <w:marBottom w:val="0"/>
          <w:divBdr>
            <w:top w:val="none" w:sz="0" w:space="0" w:color="auto"/>
            <w:left w:val="none" w:sz="0" w:space="0" w:color="auto"/>
            <w:bottom w:val="none" w:sz="0" w:space="0" w:color="auto"/>
            <w:right w:val="none" w:sz="0" w:space="0" w:color="auto"/>
          </w:divBdr>
        </w:div>
        <w:div w:id="201601874">
          <w:marLeft w:val="720"/>
          <w:marRight w:val="0"/>
          <w:marTop w:val="0"/>
          <w:marBottom w:val="0"/>
          <w:divBdr>
            <w:top w:val="none" w:sz="0" w:space="0" w:color="auto"/>
            <w:left w:val="none" w:sz="0" w:space="0" w:color="auto"/>
            <w:bottom w:val="none" w:sz="0" w:space="0" w:color="auto"/>
            <w:right w:val="none" w:sz="0" w:space="0" w:color="auto"/>
          </w:divBdr>
        </w:div>
        <w:div w:id="1423912316">
          <w:marLeft w:val="720"/>
          <w:marRight w:val="0"/>
          <w:marTop w:val="0"/>
          <w:marBottom w:val="0"/>
          <w:divBdr>
            <w:top w:val="none" w:sz="0" w:space="0" w:color="auto"/>
            <w:left w:val="none" w:sz="0" w:space="0" w:color="auto"/>
            <w:bottom w:val="none" w:sz="0" w:space="0" w:color="auto"/>
            <w:right w:val="none" w:sz="0" w:space="0" w:color="auto"/>
          </w:divBdr>
        </w:div>
        <w:div w:id="688456309">
          <w:marLeft w:val="720"/>
          <w:marRight w:val="0"/>
          <w:marTop w:val="0"/>
          <w:marBottom w:val="0"/>
          <w:divBdr>
            <w:top w:val="none" w:sz="0" w:space="0" w:color="auto"/>
            <w:left w:val="none" w:sz="0" w:space="0" w:color="auto"/>
            <w:bottom w:val="none" w:sz="0" w:space="0" w:color="auto"/>
            <w:right w:val="none" w:sz="0" w:space="0" w:color="auto"/>
          </w:divBdr>
        </w:div>
      </w:divsChild>
    </w:div>
    <w:div w:id="994144526">
      <w:bodyDiv w:val="1"/>
      <w:marLeft w:val="0"/>
      <w:marRight w:val="0"/>
      <w:marTop w:val="0"/>
      <w:marBottom w:val="0"/>
      <w:divBdr>
        <w:top w:val="none" w:sz="0" w:space="0" w:color="auto"/>
        <w:left w:val="none" w:sz="0" w:space="0" w:color="auto"/>
        <w:bottom w:val="none" w:sz="0" w:space="0" w:color="auto"/>
        <w:right w:val="none" w:sz="0" w:space="0" w:color="auto"/>
      </w:divBdr>
    </w:div>
    <w:div w:id="1004749256">
      <w:bodyDiv w:val="1"/>
      <w:marLeft w:val="0"/>
      <w:marRight w:val="0"/>
      <w:marTop w:val="0"/>
      <w:marBottom w:val="0"/>
      <w:divBdr>
        <w:top w:val="none" w:sz="0" w:space="0" w:color="auto"/>
        <w:left w:val="none" w:sz="0" w:space="0" w:color="auto"/>
        <w:bottom w:val="none" w:sz="0" w:space="0" w:color="auto"/>
        <w:right w:val="none" w:sz="0" w:space="0" w:color="auto"/>
      </w:divBdr>
    </w:div>
    <w:div w:id="1028217326">
      <w:bodyDiv w:val="1"/>
      <w:marLeft w:val="0"/>
      <w:marRight w:val="0"/>
      <w:marTop w:val="0"/>
      <w:marBottom w:val="0"/>
      <w:divBdr>
        <w:top w:val="none" w:sz="0" w:space="0" w:color="auto"/>
        <w:left w:val="none" w:sz="0" w:space="0" w:color="auto"/>
        <w:bottom w:val="none" w:sz="0" w:space="0" w:color="auto"/>
        <w:right w:val="none" w:sz="0" w:space="0" w:color="auto"/>
      </w:divBdr>
    </w:div>
    <w:div w:id="1040935819">
      <w:bodyDiv w:val="1"/>
      <w:marLeft w:val="0"/>
      <w:marRight w:val="0"/>
      <w:marTop w:val="0"/>
      <w:marBottom w:val="0"/>
      <w:divBdr>
        <w:top w:val="none" w:sz="0" w:space="0" w:color="auto"/>
        <w:left w:val="none" w:sz="0" w:space="0" w:color="auto"/>
        <w:bottom w:val="none" w:sz="0" w:space="0" w:color="auto"/>
        <w:right w:val="none" w:sz="0" w:space="0" w:color="auto"/>
      </w:divBdr>
    </w:div>
    <w:div w:id="1147286311">
      <w:bodyDiv w:val="1"/>
      <w:marLeft w:val="0"/>
      <w:marRight w:val="0"/>
      <w:marTop w:val="0"/>
      <w:marBottom w:val="0"/>
      <w:divBdr>
        <w:top w:val="none" w:sz="0" w:space="0" w:color="auto"/>
        <w:left w:val="none" w:sz="0" w:space="0" w:color="auto"/>
        <w:bottom w:val="none" w:sz="0" w:space="0" w:color="auto"/>
        <w:right w:val="none" w:sz="0" w:space="0" w:color="auto"/>
      </w:divBdr>
    </w:div>
    <w:div w:id="1259287756">
      <w:bodyDiv w:val="1"/>
      <w:marLeft w:val="0"/>
      <w:marRight w:val="0"/>
      <w:marTop w:val="0"/>
      <w:marBottom w:val="0"/>
      <w:divBdr>
        <w:top w:val="none" w:sz="0" w:space="0" w:color="auto"/>
        <w:left w:val="none" w:sz="0" w:space="0" w:color="auto"/>
        <w:bottom w:val="none" w:sz="0" w:space="0" w:color="auto"/>
        <w:right w:val="none" w:sz="0" w:space="0" w:color="auto"/>
      </w:divBdr>
    </w:div>
    <w:div w:id="1264340547">
      <w:bodyDiv w:val="1"/>
      <w:marLeft w:val="0"/>
      <w:marRight w:val="0"/>
      <w:marTop w:val="0"/>
      <w:marBottom w:val="0"/>
      <w:divBdr>
        <w:top w:val="none" w:sz="0" w:space="0" w:color="auto"/>
        <w:left w:val="none" w:sz="0" w:space="0" w:color="auto"/>
        <w:bottom w:val="none" w:sz="0" w:space="0" w:color="auto"/>
        <w:right w:val="none" w:sz="0" w:space="0" w:color="auto"/>
      </w:divBdr>
    </w:div>
    <w:div w:id="1273782498">
      <w:bodyDiv w:val="1"/>
      <w:marLeft w:val="0"/>
      <w:marRight w:val="0"/>
      <w:marTop w:val="0"/>
      <w:marBottom w:val="0"/>
      <w:divBdr>
        <w:top w:val="none" w:sz="0" w:space="0" w:color="auto"/>
        <w:left w:val="none" w:sz="0" w:space="0" w:color="auto"/>
        <w:bottom w:val="none" w:sz="0" w:space="0" w:color="auto"/>
        <w:right w:val="none" w:sz="0" w:space="0" w:color="auto"/>
      </w:divBdr>
    </w:div>
    <w:div w:id="1274824578">
      <w:bodyDiv w:val="1"/>
      <w:marLeft w:val="0"/>
      <w:marRight w:val="0"/>
      <w:marTop w:val="0"/>
      <w:marBottom w:val="0"/>
      <w:divBdr>
        <w:top w:val="none" w:sz="0" w:space="0" w:color="auto"/>
        <w:left w:val="none" w:sz="0" w:space="0" w:color="auto"/>
        <w:bottom w:val="none" w:sz="0" w:space="0" w:color="auto"/>
        <w:right w:val="none" w:sz="0" w:space="0" w:color="auto"/>
      </w:divBdr>
    </w:div>
    <w:div w:id="1351488476">
      <w:bodyDiv w:val="1"/>
      <w:marLeft w:val="0"/>
      <w:marRight w:val="0"/>
      <w:marTop w:val="0"/>
      <w:marBottom w:val="0"/>
      <w:divBdr>
        <w:top w:val="none" w:sz="0" w:space="0" w:color="auto"/>
        <w:left w:val="none" w:sz="0" w:space="0" w:color="auto"/>
        <w:bottom w:val="none" w:sz="0" w:space="0" w:color="auto"/>
        <w:right w:val="none" w:sz="0" w:space="0" w:color="auto"/>
      </w:divBdr>
    </w:div>
    <w:div w:id="1476920884">
      <w:bodyDiv w:val="1"/>
      <w:marLeft w:val="0"/>
      <w:marRight w:val="0"/>
      <w:marTop w:val="0"/>
      <w:marBottom w:val="0"/>
      <w:divBdr>
        <w:top w:val="none" w:sz="0" w:space="0" w:color="auto"/>
        <w:left w:val="none" w:sz="0" w:space="0" w:color="auto"/>
        <w:bottom w:val="none" w:sz="0" w:space="0" w:color="auto"/>
        <w:right w:val="none" w:sz="0" w:space="0" w:color="auto"/>
      </w:divBdr>
    </w:div>
    <w:div w:id="1516111476">
      <w:bodyDiv w:val="1"/>
      <w:marLeft w:val="0"/>
      <w:marRight w:val="0"/>
      <w:marTop w:val="0"/>
      <w:marBottom w:val="0"/>
      <w:divBdr>
        <w:top w:val="none" w:sz="0" w:space="0" w:color="auto"/>
        <w:left w:val="none" w:sz="0" w:space="0" w:color="auto"/>
        <w:bottom w:val="none" w:sz="0" w:space="0" w:color="auto"/>
        <w:right w:val="none" w:sz="0" w:space="0" w:color="auto"/>
      </w:divBdr>
    </w:div>
    <w:div w:id="1558662333">
      <w:bodyDiv w:val="1"/>
      <w:marLeft w:val="0"/>
      <w:marRight w:val="0"/>
      <w:marTop w:val="0"/>
      <w:marBottom w:val="0"/>
      <w:divBdr>
        <w:top w:val="none" w:sz="0" w:space="0" w:color="auto"/>
        <w:left w:val="none" w:sz="0" w:space="0" w:color="auto"/>
        <w:bottom w:val="none" w:sz="0" w:space="0" w:color="auto"/>
        <w:right w:val="none" w:sz="0" w:space="0" w:color="auto"/>
      </w:divBdr>
    </w:div>
    <w:div w:id="1563177355">
      <w:bodyDiv w:val="1"/>
      <w:marLeft w:val="0"/>
      <w:marRight w:val="0"/>
      <w:marTop w:val="0"/>
      <w:marBottom w:val="0"/>
      <w:divBdr>
        <w:top w:val="none" w:sz="0" w:space="0" w:color="auto"/>
        <w:left w:val="none" w:sz="0" w:space="0" w:color="auto"/>
        <w:bottom w:val="none" w:sz="0" w:space="0" w:color="auto"/>
        <w:right w:val="none" w:sz="0" w:space="0" w:color="auto"/>
      </w:divBdr>
    </w:div>
    <w:div w:id="1659648974">
      <w:bodyDiv w:val="1"/>
      <w:marLeft w:val="0"/>
      <w:marRight w:val="0"/>
      <w:marTop w:val="0"/>
      <w:marBottom w:val="0"/>
      <w:divBdr>
        <w:top w:val="none" w:sz="0" w:space="0" w:color="auto"/>
        <w:left w:val="none" w:sz="0" w:space="0" w:color="auto"/>
        <w:bottom w:val="none" w:sz="0" w:space="0" w:color="auto"/>
        <w:right w:val="none" w:sz="0" w:space="0" w:color="auto"/>
      </w:divBdr>
    </w:div>
    <w:div w:id="1677150382">
      <w:bodyDiv w:val="1"/>
      <w:marLeft w:val="0"/>
      <w:marRight w:val="0"/>
      <w:marTop w:val="0"/>
      <w:marBottom w:val="0"/>
      <w:divBdr>
        <w:top w:val="none" w:sz="0" w:space="0" w:color="auto"/>
        <w:left w:val="none" w:sz="0" w:space="0" w:color="auto"/>
        <w:bottom w:val="none" w:sz="0" w:space="0" w:color="auto"/>
        <w:right w:val="none" w:sz="0" w:space="0" w:color="auto"/>
      </w:divBdr>
    </w:div>
    <w:div w:id="1710296491">
      <w:bodyDiv w:val="1"/>
      <w:marLeft w:val="0"/>
      <w:marRight w:val="0"/>
      <w:marTop w:val="0"/>
      <w:marBottom w:val="0"/>
      <w:divBdr>
        <w:top w:val="none" w:sz="0" w:space="0" w:color="auto"/>
        <w:left w:val="none" w:sz="0" w:space="0" w:color="auto"/>
        <w:bottom w:val="none" w:sz="0" w:space="0" w:color="auto"/>
        <w:right w:val="none" w:sz="0" w:space="0" w:color="auto"/>
      </w:divBdr>
    </w:div>
    <w:div w:id="1726415082">
      <w:bodyDiv w:val="1"/>
      <w:marLeft w:val="0"/>
      <w:marRight w:val="0"/>
      <w:marTop w:val="0"/>
      <w:marBottom w:val="0"/>
      <w:divBdr>
        <w:top w:val="none" w:sz="0" w:space="0" w:color="auto"/>
        <w:left w:val="none" w:sz="0" w:space="0" w:color="auto"/>
        <w:bottom w:val="none" w:sz="0" w:space="0" w:color="auto"/>
        <w:right w:val="none" w:sz="0" w:space="0" w:color="auto"/>
      </w:divBdr>
    </w:div>
    <w:div w:id="1765875650">
      <w:bodyDiv w:val="1"/>
      <w:marLeft w:val="0"/>
      <w:marRight w:val="0"/>
      <w:marTop w:val="0"/>
      <w:marBottom w:val="0"/>
      <w:divBdr>
        <w:top w:val="none" w:sz="0" w:space="0" w:color="auto"/>
        <w:left w:val="none" w:sz="0" w:space="0" w:color="auto"/>
        <w:bottom w:val="none" w:sz="0" w:space="0" w:color="auto"/>
        <w:right w:val="none" w:sz="0" w:space="0" w:color="auto"/>
      </w:divBdr>
    </w:div>
    <w:div w:id="1787387973">
      <w:bodyDiv w:val="1"/>
      <w:marLeft w:val="0"/>
      <w:marRight w:val="0"/>
      <w:marTop w:val="0"/>
      <w:marBottom w:val="0"/>
      <w:divBdr>
        <w:top w:val="none" w:sz="0" w:space="0" w:color="auto"/>
        <w:left w:val="none" w:sz="0" w:space="0" w:color="auto"/>
        <w:bottom w:val="none" w:sz="0" w:space="0" w:color="auto"/>
        <w:right w:val="none" w:sz="0" w:space="0" w:color="auto"/>
      </w:divBdr>
    </w:div>
    <w:div w:id="1792943552">
      <w:bodyDiv w:val="1"/>
      <w:marLeft w:val="0"/>
      <w:marRight w:val="0"/>
      <w:marTop w:val="0"/>
      <w:marBottom w:val="0"/>
      <w:divBdr>
        <w:top w:val="none" w:sz="0" w:space="0" w:color="auto"/>
        <w:left w:val="none" w:sz="0" w:space="0" w:color="auto"/>
        <w:bottom w:val="none" w:sz="0" w:space="0" w:color="auto"/>
        <w:right w:val="none" w:sz="0" w:space="0" w:color="auto"/>
      </w:divBdr>
    </w:div>
    <w:div w:id="1818841212">
      <w:bodyDiv w:val="1"/>
      <w:marLeft w:val="0"/>
      <w:marRight w:val="0"/>
      <w:marTop w:val="0"/>
      <w:marBottom w:val="0"/>
      <w:divBdr>
        <w:top w:val="none" w:sz="0" w:space="0" w:color="auto"/>
        <w:left w:val="none" w:sz="0" w:space="0" w:color="auto"/>
        <w:bottom w:val="none" w:sz="0" w:space="0" w:color="auto"/>
        <w:right w:val="none" w:sz="0" w:space="0" w:color="auto"/>
      </w:divBdr>
    </w:div>
    <w:div w:id="1913848027">
      <w:bodyDiv w:val="1"/>
      <w:marLeft w:val="0"/>
      <w:marRight w:val="0"/>
      <w:marTop w:val="0"/>
      <w:marBottom w:val="0"/>
      <w:divBdr>
        <w:top w:val="none" w:sz="0" w:space="0" w:color="auto"/>
        <w:left w:val="none" w:sz="0" w:space="0" w:color="auto"/>
        <w:bottom w:val="none" w:sz="0" w:space="0" w:color="auto"/>
        <w:right w:val="none" w:sz="0" w:space="0" w:color="auto"/>
      </w:divBdr>
    </w:div>
    <w:div w:id="1936861017">
      <w:bodyDiv w:val="1"/>
      <w:marLeft w:val="0"/>
      <w:marRight w:val="0"/>
      <w:marTop w:val="0"/>
      <w:marBottom w:val="0"/>
      <w:divBdr>
        <w:top w:val="none" w:sz="0" w:space="0" w:color="auto"/>
        <w:left w:val="none" w:sz="0" w:space="0" w:color="auto"/>
        <w:bottom w:val="none" w:sz="0" w:space="0" w:color="auto"/>
        <w:right w:val="none" w:sz="0" w:space="0" w:color="auto"/>
      </w:divBdr>
    </w:div>
    <w:div w:id="2136947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mim.org/" TargetMode="Externa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76401-FA22-3C4D-8DDC-E37F268BB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15</Words>
  <Characters>11492</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ational Institute of Mental Health</Company>
  <LinksUpToDate>false</LinksUpToDate>
  <CharactersWithSpaces>13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svenor, Luke (NIH/NIMH) [F]</dc:creator>
  <cp:lastModifiedBy>Catherine Edmonson</cp:lastModifiedBy>
  <cp:revision>6</cp:revision>
  <dcterms:created xsi:type="dcterms:W3CDTF">2019-03-06T16:04:00Z</dcterms:created>
  <dcterms:modified xsi:type="dcterms:W3CDTF">2019-03-06T16:21:00Z</dcterms:modified>
</cp:coreProperties>
</file>